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If you have feedback that you would incorporated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7ABA7882"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02555C">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ian Journal of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20,29–38,21,39,22–28&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5E7F608C"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02555C">
        <w:rPr>
          <w:sz w:val="24"/>
          <w:szCs w:val="24"/>
        </w:rPr>
        <w:instrText>ADDIN CSL_CITATION {"citationItems":[{"id":"ITEM-1","itemData":{"URL":"https://replicationindex.com/2017/09/04/the-power-of-the-pen-paradigm-a-replicability-analysi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2CC60B45"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02555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02555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57A98BD3"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02555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collection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proofErr w:type="spellStart"/>
      <w:r w:rsidR="005E7FD6" w:rsidRPr="006B702C">
        <w:rPr>
          <w:i/>
          <w:iCs/>
          <w:color w:val="000000"/>
        </w:rPr>
        <w:t>SD</w:t>
      </w:r>
      <w:r w:rsidR="005E7FD6" w:rsidRPr="006B702C">
        <w:rPr>
          <w:color w:val="000000"/>
          <w:vertAlign w:val="subscript"/>
        </w:rPr>
        <w:t>age</w:t>
      </w:r>
      <w:proofErr w:type="spellEnd"/>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3744A6C8" w14:textId="27A5811B" w:rsidR="00BB20C7" w:rsidRDefault="00063242" w:rsidP="00BB20C7">
      <w:pPr>
        <w:spacing w:after="0" w:line="360" w:lineRule="auto"/>
        <w:ind w:firstLine="720"/>
        <w:contextualSpacing/>
      </w:pPr>
      <w:r w:rsidRPr="006B702C">
        <w:t xml:space="preserve">We used the same general approach for all analyses. Unless otherwise specified, happiness reports were modeled with </w:t>
      </w:r>
      <w:bookmarkStart w:id="10" w:name="_Hlk82435050"/>
      <w:r w:rsidRPr="006B702C">
        <w:t>(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w:t>
      </w:r>
      <w:bookmarkEnd w:id="10"/>
      <w:r w:rsidRPr="006B702C">
        <w:t xml:space="preserve"> </w:t>
      </w:r>
      <w:r w:rsidR="0073233F">
        <w:t>For each predictor, w</w:t>
      </w:r>
      <w:r w:rsidRPr="006B702C">
        <w:t>e initially planned to model random slopes for research groups</w:t>
      </w:r>
      <w:r w:rsidR="005F0AC1">
        <w:t xml:space="preserve">. However, </w:t>
      </w:r>
      <w:r w:rsidR="0073233F">
        <w:t>these models did not converge</w:t>
      </w:r>
      <w:r w:rsidRPr="006B702C">
        <w:t>.</w:t>
      </w:r>
      <w:r w:rsidR="0073233F">
        <w:t xml:space="preserve"> </w:t>
      </w:r>
      <w:r w:rsidR="005F0AC1">
        <w:t xml:space="preserve">To minimize the necessary deviation from our pre-registered analysis plan, we </w:t>
      </w:r>
      <w:r w:rsidR="00BB20C7">
        <w:t>identified the most complex model that could be feasibly fit by iteratively adding random slopes until the model failed to converge. U</w:t>
      </w:r>
      <w:r w:rsidR="0073233F">
        <w:t xml:space="preserve">nless otherwise specified, </w:t>
      </w:r>
      <w:r w:rsidR="005F0AC1">
        <w:t xml:space="preserve">this led us to model </w:t>
      </w:r>
      <w:r w:rsidR="0073233F">
        <w:t>random</w:t>
      </w:r>
      <w:r w:rsidR="005F0AC1">
        <w:t xml:space="preserve"> </w:t>
      </w:r>
      <w:r w:rsidR="0073233F">
        <w:t>slopes for the main effects of Pose and Stimuli Presence</w:t>
      </w:r>
      <w:r w:rsidR="005F0AC1">
        <w:t xml:space="preserve">. </w:t>
      </w:r>
    </w:p>
    <w:p w14:paraId="79649C3A" w14:textId="14EF3158" w:rsidR="00063242" w:rsidRPr="006B702C" w:rsidRDefault="00872ACF" w:rsidP="00BB20C7">
      <w:pPr>
        <w:spacing w:after="0" w:line="360" w:lineRule="auto"/>
        <w:ind w:firstLine="720"/>
        <w:contextualSpacing/>
      </w:pPr>
      <w:r w:rsidRPr="006B702C">
        <w:t>For tests</w:t>
      </w:r>
      <w:r w:rsidR="00063242"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00063242" w:rsidRPr="006B702C">
        <w:rPr>
          <w:i/>
        </w:rPr>
        <w:t>F</w:t>
      </w:r>
      <w:r w:rsidR="00063242"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00063242"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00063242" w:rsidRPr="006B702C">
        <w:t>.</w:t>
      </w:r>
    </w:p>
    <w:p w14:paraId="32A9F1B2" w14:textId="60360BA5" w:rsidR="004650A8" w:rsidRDefault="00B530E2"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w:t>
      </w:r>
      <w:r w:rsidR="00902237" w:rsidRPr="006B702C">
        <w:lastRenderedPageBreak/>
        <w:t>consistently high across facial feedback tasks. Participants who completed the facial mimicry or voluntary facial action tasks reported that the posed happy expressions felt moderately genuine (</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3FE54E27"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lastRenderedPageBreak/>
        <w:t>Primary Analyses</w:t>
      </w:r>
    </w:p>
    <w:p w14:paraId="586170B0" w14:textId="04B192E9" w:rsidR="00B4596D" w:rsidRPr="006B702C" w:rsidRDefault="00063242" w:rsidP="006F5447">
      <w:pPr>
        <w:spacing w:after="0" w:line="360" w:lineRule="auto"/>
        <w:ind w:firstLine="720"/>
        <w:contextualSpacing/>
      </w:pPr>
      <w:bookmarkStart w:id="11" w:name="_Hlk75784376"/>
      <w:r w:rsidRPr="006B702C">
        <w:t xml:space="preserve">For our primary analyses, we hypothesized that (1) </w:t>
      </w:r>
      <w:r w:rsidR="00C5399D">
        <w:t xml:space="preserve">participants would report higher levels of happiness in the presence vs. absence of emotional stimuli (i.e., a main effect of Stimuli Presence), (2) </w:t>
      </w:r>
      <w:r w:rsidRPr="006B702C">
        <w:t>participants would report higher levels of happiness after posing happy vs. neutral facial expressions (i.e., a main effect of Pose), (</w:t>
      </w:r>
      <w:r w:rsidR="006F5447">
        <w:t>3</w:t>
      </w:r>
      <w:r w:rsidRPr="006B702C">
        <w:t xml:space="preserve">) the magnitude of </w:t>
      </w:r>
      <w:r w:rsidR="006F5447">
        <w:t xml:space="preserve">these </w:t>
      </w:r>
      <w:r w:rsidRPr="006B702C">
        <w:t xml:space="preserve">effect would not vary across facial movement tasks (i.e., no interaction between </w:t>
      </w:r>
      <w:r w:rsidR="00C5399D">
        <w:t xml:space="preserve">Stimuli Presence </w:t>
      </w:r>
      <w:r w:rsidRPr="006B702C">
        <w:t>and Facial Movement Task</w:t>
      </w:r>
      <w:r w:rsidR="006F5447">
        <w:t xml:space="preserve">; no interaction between </w:t>
      </w:r>
      <w:r w:rsidR="00C5399D">
        <w:t xml:space="preserve">Pose </w:t>
      </w:r>
      <w:r w:rsidR="006F5447">
        <w:t>and Facial Movement Task</w:t>
      </w:r>
      <w:r w:rsidRPr="006B702C">
        <w:t>), and (</w:t>
      </w:r>
      <w:r w:rsidR="00405A05">
        <w:t>4</w:t>
      </w:r>
      <w:r w:rsidRPr="006B702C">
        <w:t xml:space="preserve">) the magnitude of the </w:t>
      </w:r>
      <w:r w:rsidR="006F5447">
        <w:t xml:space="preserve">Pose </w:t>
      </w:r>
      <w:r w:rsidRPr="006B702C">
        <w:t>effect would be large</w:t>
      </w:r>
      <w:r w:rsidR="009A57BC">
        <w:t>r</w:t>
      </w:r>
      <w:r w:rsidRPr="006B702C">
        <w:t xml:space="preserve"> in the presence vs. absence of positive stimuli (i.e., an interaction between </w:t>
      </w:r>
      <w:r w:rsidR="00C5399D" w:rsidRPr="006B702C">
        <w:t xml:space="preserve">Stimuli Presence </w:t>
      </w:r>
      <w:r w:rsidR="00C5399D">
        <w:t xml:space="preserve">and </w:t>
      </w:r>
      <w:r w:rsidRPr="006B702C">
        <w:t>Pose).</w:t>
      </w:r>
      <w:bookmarkStart w:id="12" w:name="_4m328wr8z8mj" w:colFirst="0" w:colLast="0"/>
      <w:bookmarkEnd w:id="12"/>
      <w:r w:rsidR="006F5447">
        <w:t xml:space="preserve"> </w:t>
      </w:r>
    </w:p>
    <w:p w14:paraId="38E9758F" w14:textId="2183E89B" w:rsidR="00D10FED" w:rsidRPr="006B702C" w:rsidRDefault="00063242" w:rsidP="00784A78">
      <w:pPr>
        <w:spacing w:after="0" w:line="360" w:lineRule="auto"/>
        <w:ind w:firstLine="720"/>
        <w:contextualSpacing/>
      </w:pPr>
      <w:r w:rsidRPr="006B702C">
        <w:t xml:space="preserve">Contrary to </w:t>
      </w:r>
      <w:r w:rsidR="00B4596D" w:rsidRPr="006B702C">
        <w:t xml:space="preserve">our </w:t>
      </w:r>
      <w:r w:rsidRPr="006B702C">
        <w:t xml:space="preserve">predictions, we </w:t>
      </w:r>
      <w:r w:rsidR="00784A78">
        <w:t xml:space="preserve">found some evidence of an interaction between </w:t>
      </w:r>
      <w:r w:rsidR="00C5399D">
        <w:t xml:space="preserve">Stimuli Presence and </w:t>
      </w:r>
      <w:r w:rsidR="00784A78">
        <w:t xml:space="preserve">Facial Movement Task, </w:t>
      </w:r>
      <w:r w:rsidR="00784A78" w:rsidRPr="006B702C">
        <w:rPr>
          <w:i/>
        </w:rPr>
        <w:t>F</w:t>
      </w:r>
      <w:r w:rsidR="00784A78" w:rsidRPr="006B702C">
        <w:t>(</w:t>
      </w:r>
      <w:r w:rsidR="00784A78">
        <w:t>2</w:t>
      </w:r>
      <w:r w:rsidR="00784A78" w:rsidRPr="006B702C">
        <w:t xml:space="preserve">, </w:t>
      </w:r>
      <w:r w:rsidR="002F5A80" w:rsidRPr="002F5A80">
        <w:t>1479.37</w:t>
      </w:r>
      <w:r w:rsidR="00784A78" w:rsidRPr="006B702C">
        <w:t xml:space="preserve">) = </w:t>
      </w:r>
      <w:r w:rsidR="00784A78">
        <w:t>3</w:t>
      </w:r>
      <w:r w:rsidR="00784A78" w:rsidRPr="006B702C">
        <w:t>.</w:t>
      </w:r>
      <w:r w:rsidR="002F5A80">
        <w:t>65</w:t>
      </w:r>
      <w:r w:rsidR="00784A78">
        <w:t>,</w:t>
      </w:r>
      <w:r w:rsidR="00784A78" w:rsidRPr="006B702C">
        <w:t xml:space="preserve"> </w:t>
      </w:r>
      <w:r w:rsidR="00784A78" w:rsidRPr="006B702C">
        <w:rPr>
          <w:i/>
        </w:rPr>
        <w:t>p</w:t>
      </w:r>
      <w:r w:rsidR="00784A78" w:rsidRPr="006B702C">
        <w:t xml:space="preserve"> = .0</w:t>
      </w:r>
      <w:r w:rsidR="002F5A80">
        <w:t>3</w:t>
      </w:r>
      <w:r w:rsidR="00784A78">
        <w:t xml:space="preserve">. This two-way interaction indicated that </w:t>
      </w:r>
      <w:r w:rsidR="00C5399D">
        <w:t xml:space="preserve">the presence of positive images increased feelings of happiness </w:t>
      </w:r>
      <w:r w:rsidR="00784A78">
        <w:t xml:space="preserve">the facial mimicry and voluntary facial action tasks—but not the pen-in-mouth task. Also contrary to our predictions, we </w:t>
      </w:r>
      <w:r w:rsidRPr="006B702C">
        <w:t>observed a three-way interaction between Pose, Facial Movement Task, and Stimuli Presence</w:t>
      </w:r>
      <w:r w:rsidR="00B4596D" w:rsidRPr="006B702C">
        <w:t xml:space="preserve">, </w:t>
      </w:r>
      <w:r w:rsidR="00B4596D" w:rsidRPr="006B702C">
        <w:rPr>
          <w:i/>
        </w:rPr>
        <w:t>F</w:t>
      </w:r>
      <w:r w:rsidR="00B4596D" w:rsidRPr="006B702C">
        <w:t xml:space="preserve">(2, </w:t>
      </w:r>
      <w:r w:rsidR="002F5A80" w:rsidRPr="002F5A80">
        <w:t>1493.35</w:t>
      </w:r>
      <w:r w:rsidR="00B4596D" w:rsidRPr="006B702C">
        <w:t xml:space="preserve">) = </w:t>
      </w:r>
      <w:r w:rsidR="002F5A80">
        <w:t>4</w:t>
      </w:r>
      <w:r w:rsidR="00B4596D" w:rsidRPr="006B702C">
        <w:t>.</w:t>
      </w:r>
      <w:r w:rsidR="002F5A80">
        <w:t>84</w:t>
      </w:r>
      <w:r w:rsidR="00B4596D" w:rsidRPr="006B702C">
        <w:t xml:space="preserve">, </w:t>
      </w:r>
      <w:r w:rsidR="00B4596D" w:rsidRPr="006B702C">
        <w:rPr>
          <w:i/>
        </w:rPr>
        <w:t>p</w:t>
      </w:r>
      <w:r w:rsidR="00B4596D" w:rsidRPr="006B702C">
        <w:t xml:space="preserve"> = .00</w:t>
      </w:r>
      <w:r w:rsidR="002F5A80">
        <w:t>8</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e further describe </w:t>
      </w:r>
      <w:r w:rsidR="00784A78">
        <w:t xml:space="preserve">these interactions by describing the </w:t>
      </w:r>
      <w:r w:rsidR="00B4596D" w:rsidRPr="006B702C">
        <w:t xml:space="preserve">Pose </w:t>
      </w:r>
      <w:r w:rsidR="00784A78">
        <w:t xml:space="preserve">and </w:t>
      </w:r>
      <w:r w:rsidR="00B4596D" w:rsidRPr="006B702C">
        <w:t xml:space="preserve">Stimuli </w:t>
      </w:r>
      <w:r w:rsidR="00784A78">
        <w:t xml:space="preserve">Presence </w:t>
      </w:r>
      <w:r w:rsidR="00B4596D" w:rsidRPr="006B702C">
        <w:t>effects for each facial movement task.</w:t>
      </w:r>
    </w:p>
    <w:bookmarkEnd w:id="11"/>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3485228D" w:rsidR="0045297F" w:rsidRPr="006B702C" w:rsidRDefault="009968B4" w:rsidP="001300C1">
      <w:pPr>
        <w:spacing w:after="0" w:line="360" w:lineRule="auto"/>
        <w:ind w:firstLine="720"/>
        <w:contextualSpacing/>
      </w:pPr>
      <w:bookmarkStart w:id="13" w:name="_Hlk75784846"/>
      <w:r w:rsidRPr="006B702C">
        <w:t>In the facial mimicry task, participants reported higher levels</w:t>
      </w:r>
      <w:r w:rsidR="0033579C">
        <w:t xml:space="preserve"> of happiness</w:t>
      </w:r>
      <w:r w:rsidRPr="006B702C">
        <w:t xml:space="preserve"> </w:t>
      </w:r>
      <w:r w:rsidR="00242328">
        <w:t>in the presence</w:t>
      </w:r>
      <w:r w:rsidR="00784A78">
        <w:t xml:space="preserve"> vs. absence of </w:t>
      </w:r>
      <w:r w:rsidR="00242328">
        <w:t>positive images</w:t>
      </w:r>
      <w:r w:rsidR="00784A78">
        <w:t xml:space="preserve">, </w:t>
      </w:r>
      <w:r w:rsidR="00784A78" w:rsidRPr="006B702C">
        <w:rPr>
          <w:i/>
        </w:rPr>
        <w:t>F</w:t>
      </w:r>
      <w:r w:rsidR="00784A78" w:rsidRPr="006B702C">
        <w:t xml:space="preserve">(1, </w:t>
      </w:r>
      <w:r w:rsidR="00E90EB1" w:rsidRPr="00E90EB1">
        <w:t>71.71</w:t>
      </w:r>
      <w:r w:rsidR="00784A78" w:rsidRPr="006B702C">
        <w:t xml:space="preserve">) = </w:t>
      </w:r>
      <w:r w:rsidR="00E90EB1" w:rsidRPr="00E90EB1">
        <w:t>5.64</w:t>
      </w:r>
      <w:r w:rsidR="00784A78" w:rsidRPr="006B702C">
        <w:t xml:space="preserve">, </w:t>
      </w:r>
      <w:r w:rsidR="00784A78" w:rsidRPr="006B702C">
        <w:rPr>
          <w:i/>
        </w:rPr>
        <w:t>p</w:t>
      </w:r>
      <w:r w:rsidR="00784A78" w:rsidRPr="006B702C">
        <w:t xml:space="preserve"> </w:t>
      </w:r>
      <w:r w:rsidR="00784A78">
        <w:t>=</w:t>
      </w:r>
      <w:r w:rsidR="00784A78" w:rsidRPr="006B702C">
        <w:t xml:space="preserve"> .0</w:t>
      </w:r>
      <w:r w:rsidR="002F5A80">
        <w:t>2</w:t>
      </w:r>
      <w:r w:rsidR="006343B4">
        <w:t xml:space="preserve"> (see Figure 3, column 1)</w:t>
      </w:r>
      <w:r w:rsidR="00784A78">
        <w:t xml:space="preserve">. Participants also reported higher levels of happiness </w:t>
      </w:r>
      <w:r w:rsidRPr="006B702C">
        <w:t xml:space="preserve">after </w:t>
      </w:r>
      <w:r w:rsidR="009A69CF" w:rsidRPr="006B702C">
        <w:t>posing happy</w:t>
      </w:r>
      <w:r w:rsidRPr="006B702C">
        <w:t xml:space="preserve"> vs. </w:t>
      </w:r>
      <w:r w:rsidR="009A69CF" w:rsidRPr="006B702C">
        <w:t>neutral facial expressions</w:t>
      </w:r>
      <w:r w:rsidRPr="006B702C">
        <w:t xml:space="preserve">, </w:t>
      </w:r>
      <w:r w:rsidRPr="006B702C">
        <w:rPr>
          <w:i/>
        </w:rPr>
        <w:t>F</w:t>
      </w:r>
      <w:r w:rsidRPr="006B702C">
        <w:t xml:space="preserve">(1, </w:t>
      </w:r>
      <w:r w:rsidR="00EF17B6" w:rsidRPr="00EF17B6">
        <w:t>52.9</w:t>
      </w:r>
      <w:r w:rsidR="00EF17B6">
        <w:t>9</w:t>
      </w:r>
      <w:r w:rsidRPr="006B702C">
        <w:t xml:space="preserve">) = </w:t>
      </w:r>
      <w:r w:rsidR="00EF17B6">
        <w:t>54</w:t>
      </w:r>
      <w:r w:rsidRPr="006B702C">
        <w:t>.0</w:t>
      </w:r>
      <w:r w:rsidR="00EF17B6">
        <w:t>5</w:t>
      </w:r>
      <w:r w:rsidRPr="006B702C">
        <w:t xml:space="preserve">, </w:t>
      </w:r>
      <w:r w:rsidRPr="006B702C">
        <w:rPr>
          <w:i/>
        </w:rPr>
        <w:t>p</w:t>
      </w:r>
      <w:r w:rsidRPr="006B702C">
        <w:t xml:space="preserve"> &lt; .001. </w:t>
      </w:r>
      <w:r w:rsidR="00784A78">
        <w:t xml:space="preserve">Results indicated that there was a significant interaction between Pose and </w:t>
      </w:r>
      <w:r w:rsidR="001300C1">
        <w:t xml:space="preserve">Stimuli Presence, </w:t>
      </w:r>
      <w:r w:rsidR="001300C1" w:rsidRPr="006B702C">
        <w:rPr>
          <w:i/>
        </w:rPr>
        <w:t>F</w:t>
      </w:r>
      <w:r w:rsidR="001300C1" w:rsidRPr="006B702C">
        <w:t xml:space="preserve">(1, </w:t>
      </w:r>
      <w:r w:rsidR="00EF17B6" w:rsidRPr="00EF17B6">
        <w:t>1489.16</w:t>
      </w:r>
      <w:r w:rsidR="001300C1" w:rsidRPr="006B702C">
        <w:t>) = 10.</w:t>
      </w:r>
      <w:r w:rsidR="00EF17B6">
        <w:t>06</w:t>
      </w:r>
      <w:r w:rsidR="001300C1" w:rsidRPr="006B702C">
        <w:t xml:space="preserve">, </w:t>
      </w:r>
      <w:r w:rsidR="001300C1" w:rsidRPr="006B702C">
        <w:rPr>
          <w:i/>
        </w:rPr>
        <w:t>p</w:t>
      </w:r>
      <w:r w:rsidR="001300C1" w:rsidRPr="006B702C">
        <w:t xml:space="preserve"> = .00</w:t>
      </w:r>
      <w:r w:rsidR="00EF17B6">
        <w:t>2</w:t>
      </w:r>
      <w:r w:rsidR="001300C1">
        <w:t xml:space="preserve">. </w:t>
      </w:r>
      <w:r w:rsidR="0033579C">
        <w:t>T</w:t>
      </w:r>
      <w:r w:rsidR="001300C1">
        <w:t xml:space="preserve">he effect of Pose </w:t>
      </w:r>
      <w:r w:rsidRPr="006B702C">
        <w:t xml:space="preserve">emerged </w:t>
      </w:r>
      <w:r w:rsidR="00405A05">
        <w:t xml:space="preserve">both </w:t>
      </w:r>
      <w:r w:rsidRPr="006B702C">
        <w:t xml:space="preserve">in the presence, </w:t>
      </w:r>
      <w:r w:rsidRPr="006B702C">
        <w:rPr>
          <w:i/>
        </w:rPr>
        <w:t>F</w:t>
      </w:r>
      <w:r w:rsidRPr="006B702C">
        <w:t xml:space="preserve">(1, </w:t>
      </w:r>
      <w:r w:rsidR="00EF17B6" w:rsidRPr="00EF17B6">
        <w:t>132.54</w:t>
      </w:r>
      <w:r w:rsidRPr="006B702C">
        <w:t xml:space="preserve">) = </w:t>
      </w:r>
      <w:r w:rsidR="00EF17B6">
        <w:t>14.56</w:t>
      </w:r>
      <w:r w:rsidRPr="006B702C">
        <w:t xml:space="preserve">, </w:t>
      </w:r>
      <w:r w:rsidRPr="006B702C">
        <w:rPr>
          <w:i/>
        </w:rPr>
        <w:t>p</w:t>
      </w:r>
      <w:r w:rsidRPr="006B702C">
        <w:t xml:space="preserve"> &lt; .001, </w:t>
      </w:r>
      <w:r w:rsidR="00405A05">
        <w:t xml:space="preserve">and </w:t>
      </w:r>
      <w:r w:rsidRPr="006B702C">
        <w:t>absence</w:t>
      </w:r>
      <w:r w:rsidR="0033579C">
        <w:t xml:space="preserve"> of </w:t>
      </w:r>
      <w:r w:rsidR="00405A05">
        <w:t xml:space="preserve">positive </w:t>
      </w:r>
      <w:r w:rsidR="0033579C">
        <w:t>images</w:t>
      </w:r>
      <w:r w:rsidRPr="006B702C">
        <w:t xml:space="preserve">, </w:t>
      </w:r>
      <w:r w:rsidRPr="006B702C">
        <w:rPr>
          <w:i/>
        </w:rPr>
        <w:t>F</w:t>
      </w:r>
      <w:r w:rsidRPr="006B702C">
        <w:t xml:space="preserve">(1, </w:t>
      </w:r>
      <w:r w:rsidR="00EF17B6">
        <w:t>137.76</w:t>
      </w:r>
      <w:r w:rsidRPr="006B702C">
        <w:t xml:space="preserve">) = </w:t>
      </w:r>
      <w:r w:rsidR="00EF17B6">
        <w:t>58</w:t>
      </w:r>
      <w:r w:rsidRPr="006B702C">
        <w:t>.9</w:t>
      </w:r>
      <w:r w:rsidR="00EF17B6">
        <w:t>8</w:t>
      </w:r>
      <w:r w:rsidRPr="006B702C">
        <w:t xml:space="preserve">, </w:t>
      </w:r>
      <w:r w:rsidRPr="006B702C">
        <w:rPr>
          <w:i/>
        </w:rPr>
        <w:t>p</w:t>
      </w:r>
      <w:r w:rsidRPr="006B702C">
        <w:t xml:space="preserve"> &lt; .001</w:t>
      </w:r>
      <w:r w:rsidR="00405A05">
        <w:t xml:space="preserve">, but was particularly pronounced in the absence of positive images </w:t>
      </w:r>
      <w:r w:rsidRPr="006B702C">
        <w:t xml:space="preserve">(see </w:t>
      </w:r>
      <w:r w:rsidRPr="006B702C">
        <w:lastRenderedPageBreak/>
        <w:t xml:space="preserve">Figure </w:t>
      </w:r>
      <w:r w:rsidR="006343B4">
        <w:t>4</w:t>
      </w:r>
      <w:r w:rsidR="00822128" w:rsidRPr="006B702C">
        <w:t>, column 1</w:t>
      </w:r>
      <w:r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001300C1">
        <w:t xml:space="preserve">(perhaps to an even greater extent) </w:t>
      </w:r>
      <w:r w:rsidRPr="006B702C">
        <w:t xml:space="preserve">initiate feelings of happiness. </w:t>
      </w:r>
    </w:p>
    <w:bookmarkEnd w:id="13"/>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Voluntary facial action task</w:t>
      </w:r>
    </w:p>
    <w:p w14:paraId="59FA68B7" w14:textId="2D8A76FF" w:rsidR="0045297F" w:rsidRPr="006B702C" w:rsidRDefault="001300C1" w:rsidP="001300C1">
      <w:pPr>
        <w:spacing w:after="0" w:line="360" w:lineRule="auto"/>
        <w:ind w:firstLine="720"/>
        <w:contextualSpacing/>
      </w:pPr>
      <w:bookmarkStart w:id="14" w:name="_Hlk75784922"/>
      <w:r w:rsidRPr="006B702C">
        <w:t xml:space="preserve">In the voluntary facial action task, participants reported higher levels of happiness </w:t>
      </w:r>
      <w:r>
        <w:t xml:space="preserve">in the presence vs. absence of </w:t>
      </w:r>
      <w:r w:rsidR="00242328">
        <w:t>positive images</w:t>
      </w:r>
      <w:r>
        <w:t xml:space="preserve">, </w:t>
      </w:r>
      <w:r w:rsidRPr="006B702C">
        <w:rPr>
          <w:i/>
        </w:rPr>
        <w:t>F</w:t>
      </w:r>
      <w:r w:rsidRPr="006B702C">
        <w:t xml:space="preserve">(1, </w:t>
      </w:r>
      <w:r w:rsidR="003555E1" w:rsidRPr="003555E1">
        <w:t>92.96</w:t>
      </w:r>
      <w:r w:rsidRPr="006B702C">
        <w:t xml:space="preserve">) = </w:t>
      </w:r>
      <w:r w:rsidR="003555E1">
        <w:t>8.89</w:t>
      </w:r>
      <w:r w:rsidRPr="006B702C">
        <w:t xml:space="preserve">, </w:t>
      </w:r>
      <w:r w:rsidRPr="006B702C">
        <w:rPr>
          <w:i/>
        </w:rPr>
        <w:t>p</w:t>
      </w:r>
      <w:r w:rsidRPr="006B702C">
        <w:t xml:space="preserve"> </w:t>
      </w:r>
      <w:r w:rsidR="003C34C0">
        <w:t>=</w:t>
      </w:r>
      <w:r w:rsidRPr="006B702C">
        <w:t xml:space="preserve"> .0</w:t>
      </w:r>
      <w:r>
        <w:t>0</w:t>
      </w:r>
      <w:r w:rsidR="003C34C0">
        <w:t>4</w:t>
      </w:r>
      <w:r w:rsidR="006343B4">
        <w:t xml:space="preserve"> (see Figure 3, column 2</w:t>
      </w:r>
      <w:r w:rsidR="008821A1">
        <w:t>)</w:t>
      </w:r>
      <w:r>
        <w:t>. P</w:t>
      </w:r>
      <w:r w:rsidR="009968B4" w:rsidRPr="006B702C">
        <w:t xml:space="preserve">articipants </w:t>
      </w:r>
      <w:r>
        <w:t xml:space="preserve">also </w:t>
      </w:r>
      <w:r w:rsidR="009968B4" w:rsidRPr="006B702C">
        <w:t xml:space="preserve">reported higher levels of happiness after posing happy vs. neutral facial expressions, </w:t>
      </w:r>
      <w:r w:rsidR="009968B4" w:rsidRPr="006B702C">
        <w:rPr>
          <w:i/>
        </w:rPr>
        <w:t>F</w:t>
      </w:r>
      <w:r w:rsidR="009968B4" w:rsidRPr="006B702C">
        <w:t xml:space="preserve">(1, </w:t>
      </w:r>
      <w:r w:rsidR="003C34C0" w:rsidRPr="003C34C0">
        <w:t>63.09</w:t>
      </w:r>
      <w:r w:rsidR="009968B4" w:rsidRPr="006B702C">
        <w:t xml:space="preserve">) = </w:t>
      </w:r>
      <w:r w:rsidR="003C34C0">
        <w:t>40.61</w:t>
      </w:r>
      <w:r w:rsidR="009968B4" w:rsidRPr="006B702C">
        <w:t xml:space="preserve">, </w:t>
      </w:r>
      <w:r w:rsidR="009968B4" w:rsidRPr="006B702C">
        <w:rPr>
          <w:i/>
        </w:rPr>
        <w:t>p</w:t>
      </w:r>
      <w:r w:rsidR="009968B4" w:rsidRPr="006B702C">
        <w:t xml:space="preserve"> &lt; .001</w:t>
      </w:r>
      <w:r w:rsidR="6A37D16E" w:rsidRPr="006B702C">
        <w:t>.</w:t>
      </w:r>
      <w:r w:rsidR="009968B4" w:rsidRPr="006B702C">
        <w:t xml:space="preserve"> </w:t>
      </w:r>
      <w:r w:rsidR="0011311A" w:rsidRPr="006B702C">
        <w:t xml:space="preserve">We did not observe a significant Pose by Stimuli Presence interaction, </w:t>
      </w:r>
      <w:r w:rsidR="0011311A" w:rsidRPr="006B702C">
        <w:rPr>
          <w:i/>
        </w:rPr>
        <w:t>F</w:t>
      </w:r>
      <w:r w:rsidR="0011311A" w:rsidRPr="006B702C">
        <w:t xml:space="preserve">(1, </w:t>
      </w:r>
      <w:r w:rsidR="003C34C0" w:rsidRPr="003C34C0">
        <w:t>1496.76</w:t>
      </w:r>
      <w:r w:rsidR="0011311A" w:rsidRPr="006B702C">
        <w:t>) =</w:t>
      </w:r>
      <w:r w:rsidR="748EA3DB" w:rsidRPr="006B702C">
        <w:t xml:space="preserve"> </w:t>
      </w:r>
      <w:r w:rsidR="0011311A" w:rsidRPr="006B702C">
        <w:t>0.0</w:t>
      </w:r>
      <w:r w:rsidR="003C34C0">
        <w:t>2</w:t>
      </w:r>
      <w:r w:rsidR="0011311A" w:rsidRPr="006B702C">
        <w:t xml:space="preserve">, </w:t>
      </w:r>
      <w:r w:rsidR="0011311A" w:rsidRPr="006B702C">
        <w:rPr>
          <w:i/>
        </w:rPr>
        <w:t>p</w:t>
      </w:r>
      <w:r w:rsidR="0011311A" w:rsidRPr="006B702C">
        <w:t xml:space="preserve"> = .</w:t>
      </w:r>
      <w:r w:rsidR="748EA3DB" w:rsidRPr="006B702C">
        <w:t>8</w:t>
      </w:r>
      <w:r w:rsidR="003C34C0">
        <w:t>9</w:t>
      </w:r>
      <w:r w:rsidR="6A37D16E" w:rsidRPr="006B702C">
        <w:t>. The</w:t>
      </w:r>
      <w:r w:rsidR="0011311A" w:rsidRPr="006B702C">
        <w:t xml:space="preserve"> Pose </w:t>
      </w:r>
      <w:r w:rsidR="009968B4" w:rsidRPr="006B702C">
        <w:t xml:space="preserve">effect emerged both in the presence, </w:t>
      </w:r>
      <w:r w:rsidR="009968B4" w:rsidRPr="006B702C">
        <w:rPr>
          <w:i/>
        </w:rPr>
        <w:t>F</w:t>
      </w:r>
      <w:r w:rsidR="009968B4" w:rsidRPr="006B702C">
        <w:t xml:space="preserve">(1, </w:t>
      </w:r>
      <w:r w:rsidR="003C34C0" w:rsidRPr="003C34C0">
        <w:t>187.05</w:t>
      </w:r>
      <w:r w:rsidR="009968B4" w:rsidRPr="006B702C">
        <w:t xml:space="preserve">) = </w:t>
      </w:r>
      <w:r w:rsidR="003C34C0" w:rsidRPr="003C34C0">
        <w:t>23.3</w:t>
      </w:r>
      <w:r w:rsidR="003C34C0">
        <w:t>7</w:t>
      </w:r>
      <w:r w:rsidR="009968B4" w:rsidRPr="006B702C">
        <w:t xml:space="preserve">, </w:t>
      </w:r>
      <w:r w:rsidR="009968B4" w:rsidRPr="006B702C">
        <w:rPr>
          <w:i/>
        </w:rPr>
        <w:t>p</w:t>
      </w:r>
      <w:r w:rsidR="009968B4" w:rsidRPr="006B702C">
        <w:t xml:space="preserve"> &lt; .001</w:t>
      </w:r>
      <w:r w:rsidR="6A37D16E" w:rsidRPr="006B702C">
        <w:t xml:space="preserve">, </w:t>
      </w:r>
      <w:r w:rsidR="009968B4" w:rsidRPr="006B702C">
        <w:t xml:space="preserve">and absence, </w:t>
      </w:r>
      <w:r w:rsidR="009968B4" w:rsidRPr="006B702C">
        <w:rPr>
          <w:i/>
        </w:rPr>
        <w:t>F</w:t>
      </w:r>
      <w:r w:rsidR="009968B4" w:rsidRPr="006B702C">
        <w:t xml:space="preserve">(1, </w:t>
      </w:r>
      <w:r w:rsidR="003C34C0" w:rsidRPr="003C34C0">
        <w:t>143.08</w:t>
      </w:r>
      <w:r w:rsidR="009968B4" w:rsidRPr="006B702C">
        <w:t xml:space="preserve">) = </w:t>
      </w:r>
      <w:r w:rsidR="003C34C0" w:rsidRPr="003C34C0">
        <w:t>25.5</w:t>
      </w:r>
      <w:r w:rsidR="003C34C0">
        <w:t>7</w:t>
      </w:r>
      <w:r w:rsidR="009968B4" w:rsidRPr="006B702C">
        <w:t xml:space="preserve">, </w:t>
      </w:r>
      <w:r w:rsidR="009968B4" w:rsidRPr="006B702C">
        <w:rPr>
          <w:i/>
        </w:rPr>
        <w:t>p</w:t>
      </w:r>
      <w:r w:rsidR="009968B4" w:rsidRPr="006B702C">
        <w:t xml:space="preserve"> &lt; .001</w:t>
      </w:r>
      <w:r w:rsidR="6A37D16E" w:rsidRPr="006B702C">
        <w:t xml:space="preserve">, </w:t>
      </w:r>
      <w:r w:rsidR="009968B4" w:rsidRPr="006B702C">
        <w:t xml:space="preserve">of positive </w:t>
      </w:r>
      <w:r w:rsidR="00242328">
        <w:t>images</w:t>
      </w:r>
      <w:r w:rsidR="009968B4" w:rsidRPr="006B702C">
        <w:t xml:space="preserve"> (</w:t>
      </w:r>
      <w:r w:rsidR="00096303" w:rsidRPr="006B702C">
        <w:t xml:space="preserve">see Figure </w:t>
      </w:r>
      <w:r w:rsidR="008821A1">
        <w:t>4</w:t>
      </w:r>
      <w:r w:rsidR="00822128" w:rsidRPr="006B702C">
        <w:t>, column 2</w:t>
      </w:r>
      <w:r w:rsidR="009968B4" w:rsidRPr="006B702C">
        <w:t>)</w:t>
      </w:r>
      <w:bookmarkStart w:id="15" w:name="_1fob9te" w:colFirst="0" w:colLast="0"/>
      <w:bookmarkEnd w:id="15"/>
      <w:r w:rsidR="00C145A8" w:rsidRPr="006B702C">
        <w:t>.</w:t>
      </w:r>
      <w:r w:rsidR="009968B4" w:rsidRPr="006B702C">
        <w:t xml:space="preserve"> These results suggest that even the partial recreation of happy facial expressions—e.g., by simply pulling one’s lips back towards their ears—can both amplify and initiate feelings of happiness. </w:t>
      </w:r>
      <w:bookmarkStart w:id="16" w:name="_Hlk75784936"/>
      <w:bookmarkEnd w:id="14"/>
    </w:p>
    <w:bookmarkEnd w:id="16"/>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5C9D5A14" w:rsidR="009968B4" w:rsidRPr="006B702C" w:rsidRDefault="001300C1" w:rsidP="001300C1">
      <w:pPr>
        <w:spacing w:after="0" w:line="360" w:lineRule="auto"/>
        <w:ind w:firstLine="720"/>
        <w:contextualSpacing/>
      </w:pPr>
      <w:bookmarkStart w:id="17" w:name="_Hlk75784997"/>
      <w:r w:rsidRPr="006B702C">
        <w:t xml:space="preserve">In the pen-in-mouth task, we did not find that participants reported </w:t>
      </w:r>
      <w:r w:rsidR="00242328">
        <w:t xml:space="preserve">significantly </w:t>
      </w:r>
      <w:r w:rsidRPr="006B702C">
        <w:t>higher levels of happiness</w:t>
      </w:r>
      <w:r>
        <w:t xml:space="preserve"> in the presence vs. absence of </w:t>
      </w:r>
      <w:r w:rsidR="00242328">
        <w:t>positive images</w:t>
      </w:r>
      <w:r>
        <w:t xml:space="preserve">, </w:t>
      </w:r>
      <w:r w:rsidRPr="006B702C">
        <w:rPr>
          <w:i/>
        </w:rPr>
        <w:t>F</w:t>
      </w:r>
      <w:r w:rsidRPr="006B702C">
        <w:t xml:space="preserve">(1, </w:t>
      </w:r>
      <w:r w:rsidR="003C34C0" w:rsidRPr="003C34C0">
        <w:t>50.65</w:t>
      </w:r>
      <w:r w:rsidRPr="006B702C">
        <w:t xml:space="preserve">) = </w:t>
      </w:r>
      <w:r>
        <w:t>0</w:t>
      </w:r>
      <w:r w:rsidRPr="00784A78">
        <w:t>.</w:t>
      </w:r>
      <w:r w:rsidR="003C34C0">
        <w:t>002</w:t>
      </w:r>
      <w:r w:rsidRPr="006B702C">
        <w:t xml:space="preserve">, </w:t>
      </w:r>
      <w:r w:rsidRPr="006B702C">
        <w:rPr>
          <w:i/>
        </w:rPr>
        <w:t>p</w:t>
      </w:r>
      <w:r w:rsidRPr="006B702C">
        <w:t xml:space="preserve"> </w:t>
      </w:r>
      <w:r>
        <w:t>=</w:t>
      </w:r>
      <w:r w:rsidRPr="006B702C">
        <w:t xml:space="preserve"> .</w:t>
      </w:r>
      <w:r w:rsidR="003C34C0">
        <w:t>97</w:t>
      </w:r>
      <w:r w:rsidR="008821A1">
        <w:t xml:space="preserve"> (see Figure 3, column 3</w:t>
      </w:r>
      <w:r w:rsidR="000B23A4">
        <w:t>)</w:t>
      </w:r>
      <w:r>
        <w:t>. We also did not find</w:t>
      </w:r>
      <w:r w:rsidR="009968B4" w:rsidRPr="006B702C">
        <w:t xml:space="preserve"> that participants reported </w:t>
      </w:r>
      <w:r w:rsidR="00242328">
        <w:t xml:space="preserve">significantly </w:t>
      </w:r>
      <w:r w:rsidR="009968B4" w:rsidRPr="006B702C">
        <w:t xml:space="preserve">higher levels of happiness after </w:t>
      </w:r>
      <w:r w:rsidR="009A69CF" w:rsidRPr="006B702C">
        <w:t>posing happy</w:t>
      </w:r>
      <w:r w:rsidR="009968B4" w:rsidRPr="006B702C">
        <w:t xml:space="preserve"> vs. </w:t>
      </w:r>
      <w:r w:rsidR="009A69CF" w:rsidRPr="006B702C">
        <w:t xml:space="preserve">neutral </w:t>
      </w:r>
      <w:r w:rsidR="009968B4" w:rsidRPr="006B702C">
        <w:t xml:space="preserve">facial expressions, </w:t>
      </w:r>
      <w:r w:rsidR="009968B4" w:rsidRPr="006B702C">
        <w:rPr>
          <w:i/>
          <w:iCs/>
        </w:rPr>
        <w:t>F</w:t>
      </w:r>
      <w:r w:rsidR="009968B4" w:rsidRPr="006B702C">
        <w:t xml:space="preserve">(1, </w:t>
      </w:r>
      <w:r w:rsidR="003C34C0" w:rsidRPr="003C34C0">
        <w:t>40.50</w:t>
      </w:r>
      <w:r w:rsidR="009968B4" w:rsidRPr="006B702C">
        <w:t xml:space="preserve">) = </w:t>
      </w:r>
      <w:r w:rsidR="003C34C0">
        <w:t>0.24</w:t>
      </w:r>
      <w:r w:rsidR="009968B4" w:rsidRPr="006B702C">
        <w:t xml:space="preserve">, </w:t>
      </w:r>
      <w:r w:rsidR="009968B4" w:rsidRPr="006B702C">
        <w:rPr>
          <w:i/>
          <w:iCs/>
        </w:rPr>
        <w:t>p</w:t>
      </w:r>
      <w:r w:rsidR="009968B4" w:rsidRPr="006B702C">
        <w:t xml:space="preserve"> = .</w:t>
      </w:r>
      <w:r w:rsidR="003C34C0">
        <w:t>63</w:t>
      </w:r>
      <w:r w:rsidR="009968B4" w:rsidRPr="006B702C">
        <w:t>.</w:t>
      </w:r>
      <w:r w:rsidR="6A37D16E" w:rsidRPr="006B702C">
        <w:t xml:space="preserve"> </w:t>
      </w:r>
      <w:r w:rsidR="009968B4" w:rsidRPr="006B702C">
        <w:t xml:space="preserve">Regardless of whether participants </w:t>
      </w:r>
      <w:r w:rsidR="006678EB" w:rsidRPr="006B702C">
        <w:t>completed</w:t>
      </w:r>
      <w:r w:rsidR="009968B4" w:rsidRPr="006B702C">
        <w:t xml:space="preserve"> </w:t>
      </w:r>
      <w:r w:rsidR="00242328">
        <w:t>the</w:t>
      </w:r>
      <w:r w:rsidR="009968B4" w:rsidRPr="006B702C">
        <w:t xml:space="preserve"> pen-in-mouth task in the </w:t>
      </w:r>
      <w:r w:rsidR="6A37D16E" w:rsidRPr="006B702C">
        <w:t>absence</w:t>
      </w:r>
      <w:r w:rsidR="009968B4" w:rsidRPr="006B702C">
        <w:t xml:space="preserve">, </w:t>
      </w:r>
      <w:r w:rsidR="009968B4" w:rsidRPr="006B702C">
        <w:rPr>
          <w:i/>
          <w:iCs/>
        </w:rPr>
        <w:t>F</w:t>
      </w:r>
      <w:r w:rsidR="009968B4" w:rsidRPr="006B702C">
        <w:t xml:space="preserve">(1, </w:t>
      </w:r>
      <w:r w:rsidR="003C34C0" w:rsidRPr="003C34C0">
        <w:t>91.65</w:t>
      </w:r>
      <w:r w:rsidR="009968B4" w:rsidRPr="006B702C">
        <w:t>) = 0.</w:t>
      </w:r>
      <w:r w:rsidR="003C34C0">
        <w:t>03</w:t>
      </w:r>
      <w:r w:rsidR="009968B4" w:rsidRPr="006B702C">
        <w:t xml:space="preserve">, </w:t>
      </w:r>
      <w:r w:rsidR="009968B4" w:rsidRPr="006B702C">
        <w:rPr>
          <w:i/>
          <w:iCs/>
        </w:rPr>
        <w:t>p</w:t>
      </w:r>
      <w:r w:rsidR="009968B4" w:rsidRPr="006B702C">
        <w:t xml:space="preserve"> = .</w:t>
      </w:r>
      <w:r w:rsidR="003C34C0">
        <w:t>86</w:t>
      </w:r>
      <w:r w:rsidR="6A37D16E" w:rsidRPr="006B702C">
        <w:t xml:space="preserve">, </w:t>
      </w:r>
      <w:r w:rsidR="009968B4" w:rsidRPr="006B702C">
        <w:t xml:space="preserve">or </w:t>
      </w:r>
      <w:r w:rsidR="6A37D16E" w:rsidRPr="006B702C">
        <w:t>presence</w:t>
      </w:r>
      <w:r w:rsidR="009968B4" w:rsidRPr="006B702C">
        <w:t xml:space="preserve">, </w:t>
      </w:r>
      <w:r w:rsidR="009968B4" w:rsidRPr="006B702C">
        <w:rPr>
          <w:i/>
          <w:iCs/>
        </w:rPr>
        <w:t>F</w:t>
      </w:r>
      <w:r w:rsidR="009968B4" w:rsidRPr="006B702C">
        <w:t xml:space="preserve">(1, </w:t>
      </w:r>
      <w:r w:rsidR="003C34C0" w:rsidRPr="003C34C0">
        <w:t>104.03</w:t>
      </w:r>
      <w:r w:rsidR="009968B4" w:rsidRPr="006B702C">
        <w:t xml:space="preserve">) = </w:t>
      </w:r>
      <w:r w:rsidR="003C34C0">
        <w:t>0.88</w:t>
      </w:r>
      <w:r w:rsidR="009968B4" w:rsidRPr="006B702C">
        <w:t xml:space="preserve">, </w:t>
      </w:r>
      <w:r w:rsidR="009968B4" w:rsidRPr="006B702C">
        <w:rPr>
          <w:i/>
          <w:iCs/>
        </w:rPr>
        <w:t>p</w:t>
      </w:r>
      <w:r w:rsidR="009968B4" w:rsidRPr="006B702C">
        <w:t xml:space="preserve"> = .</w:t>
      </w:r>
      <w:r w:rsidR="003C34C0">
        <w:t>35</w:t>
      </w:r>
      <w:r w:rsidR="6A37D16E" w:rsidRPr="006B702C">
        <w:t xml:space="preserve">, </w:t>
      </w:r>
      <w:r w:rsidR="009968B4" w:rsidRPr="006B702C">
        <w:t xml:space="preserve">of positive </w:t>
      </w:r>
      <w:r w:rsidR="00242328">
        <w:t>images</w:t>
      </w:r>
      <w:r w:rsidR="009968B4" w:rsidRPr="006B702C">
        <w:t>, we did not find significant evidence that the pen-in-mouth task increased participants’ self-reported happiness (</w:t>
      </w:r>
      <w:r w:rsidR="00096303" w:rsidRPr="006B702C">
        <w:t xml:space="preserve">see Figure </w:t>
      </w:r>
      <w:r w:rsidR="008821A1">
        <w:t>4</w:t>
      </w:r>
      <w:r w:rsidR="00822128" w:rsidRPr="006B702C">
        <w:t>, column 3</w:t>
      </w:r>
      <w:r w:rsidR="009968B4" w:rsidRPr="006B702C">
        <w:t>).</w:t>
      </w:r>
    </w:p>
    <w:p w14:paraId="30B366D7" w14:textId="77777777" w:rsidR="00821B62" w:rsidRDefault="00821B62">
      <w:r>
        <w:br w:type="page"/>
      </w:r>
    </w:p>
    <w:p w14:paraId="5EB1D127" w14:textId="2C7C1EB9" w:rsidR="006373F2" w:rsidRPr="006B702C" w:rsidRDefault="006373F2" w:rsidP="006373F2">
      <w:pPr>
        <w:spacing w:after="0" w:line="360" w:lineRule="auto"/>
        <w:contextualSpacing/>
      </w:pPr>
      <w:r w:rsidRPr="006B702C">
        <w:rPr>
          <w:bCs/>
        </w:rPr>
        <w:lastRenderedPageBreak/>
        <w:t xml:space="preserve">Figure </w:t>
      </w:r>
      <w:r w:rsidR="000B23A4">
        <w:rPr>
          <w:bCs/>
        </w:rPr>
        <w:t>3</w:t>
      </w:r>
      <w:r w:rsidRPr="006B702C">
        <w:rPr>
          <w:bCs/>
        </w:rPr>
        <w:t>.</w:t>
      </w:r>
      <w:r w:rsidRPr="006B702C">
        <w:t xml:space="preserve"> </w:t>
      </w:r>
    </w:p>
    <w:p w14:paraId="1DD72E6F" w14:textId="139DBD90" w:rsidR="006373F2" w:rsidRDefault="000B23A4" w:rsidP="006373F2">
      <w:pPr>
        <w:spacing w:after="0" w:line="360" w:lineRule="auto"/>
        <w:contextualSpacing/>
        <w:sectPr w:rsidR="006373F2" w:rsidSect="006373F2">
          <w:footnotePr>
            <w:numFmt w:val="lowerRoman"/>
          </w:footnotePr>
          <w:pgSz w:w="15840" w:h="12240" w:orient="landscape"/>
          <w:pgMar w:top="1440" w:right="1440" w:bottom="1440" w:left="1440" w:header="720" w:footer="720" w:gutter="0"/>
          <w:cols w:space="720"/>
          <w:docGrid w:linePitch="326"/>
        </w:sectPr>
      </w:pPr>
      <w:r>
        <w:rPr>
          <w:bCs/>
        </w:rPr>
        <w:t>Average s</w:t>
      </w:r>
      <w:r w:rsidR="006373F2" w:rsidRPr="006B702C">
        <w:rPr>
          <w:bCs/>
        </w:rPr>
        <w:t xml:space="preserve">elf-reported happiness </w:t>
      </w:r>
      <w:r w:rsidR="006373F2">
        <w:rPr>
          <w:bCs/>
        </w:rPr>
        <w:t xml:space="preserve">when positive stimuli were present </w:t>
      </w:r>
      <w:r>
        <w:rPr>
          <w:bCs/>
        </w:rPr>
        <w:t xml:space="preserve">or absent. Data are </w:t>
      </w:r>
      <w:r w:rsidR="00F459D2">
        <w:rPr>
          <w:bCs/>
        </w:rPr>
        <w:t xml:space="preserve">averaged across facial pose trials and </w:t>
      </w:r>
      <w:r>
        <w:rPr>
          <w:bCs/>
        </w:rPr>
        <w:t xml:space="preserve">visualized separately for each </w:t>
      </w:r>
      <w:r w:rsidR="006373F2" w:rsidRPr="006B702C">
        <w:rPr>
          <w:bCs/>
        </w:rPr>
        <w:t>facial movement task. Grey points represent jittered participant-level observations, and blue circles represent task-level means.</w:t>
      </w:r>
      <w:r>
        <w:rPr>
          <w:noProof/>
        </w:rPr>
        <w:drawing>
          <wp:inline distT="0" distB="0" distL="0" distR="0" wp14:anchorId="784945FA" wp14:editId="523C9448">
            <wp:extent cx="8229600" cy="4635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7A41D253" w14:textId="3F26D1B2" w:rsidR="009968B4" w:rsidRPr="006B702C" w:rsidRDefault="009968B4" w:rsidP="00BA38B4">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69161DF8" w:rsidR="009968B4" w:rsidRPr="006B702C" w:rsidRDefault="00F459D2" w:rsidP="000753E1">
      <w:pPr>
        <w:spacing w:after="0" w:line="360" w:lineRule="auto"/>
        <w:ind w:firstLine="720"/>
        <w:contextualSpacing/>
      </w:pPr>
      <w:bookmarkStart w:id="18" w:name="_Hlk75785064"/>
      <w:bookmarkEnd w:id="17"/>
      <w:r>
        <w:t>Consistent with the facial feedback hypothesis, t</w:t>
      </w:r>
      <w:r w:rsidR="009968B4" w:rsidRPr="006B702C">
        <w:t xml:space="preserve">he </w:t>
      </w:r>
      <w:r w:rsidR="0011311A" w:rsidRPr="006B702C">
        <w:t xml:space="preserve">above </w:t>
      </w:r>
      <w:r w:rsidR="009968B4" w:rsidRPr="006B702C">
        <w:t xml:space="preserve">analyses </w:t>
      </w:r>
      <w:r w:rsidR="00741907">
        <w:t>provide reliable evidence</w:t>
      </w:r>
      <w:r w:rsidR="009968B4" w:rsidRPr="006B702C">
        <w:t xml:space="preserve"> that participants report</w:t>
      </w:r>
      <w:r w:rsidR="006D1411" w:rsidRPr="006B702C">
        <w:t>ed</w:t>
      </w:r>
      <w:r w:rsidR="009968B4" w:rsidRPr="006B702C">
        <w:t xml:space="preserve"> feeling happier after posing happy vs. neutral facial expressions in </w:t>
      </w:r>
      <w:r>
        <w:t>the facial mimicry and voluntary facial action tasks</w:t>
      </w:r>
      <w:r w:rsidR="009968B4" w:rsidRPr="006B702C">
        <w:t xml:space="preserve">. However, an alternative explanation is that </w:t>
      </w:r>
      <w:r w:rsidR="006D1411" w:rsidRPr="006B702C">
        <w:t>the</w:t>
      </w:r>
      <w:r w:rsidR="003A411E" w:rsidRPr="006B702C">
        <w:t xml:space="preserve"> </w:t>
      </w:r>
      <w:r w:rsidR="006D1411" w:rsidRPr="006B702C">
        <w:t xml:space="preserve">effects were </w:t>
      </w:r>
      <w:r w:rsidR="009968B4" w:rsidRPr="006B702C">
        <w:t>not driven by hypothesis-consistent increases in happiness after happy poses</w:t>
      </w:r>
      <w:r w:rsidR="0011311A"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68C06E63" w:rsidR="00842571" w:rsidRPr="006B702C" w:rsidRDefault="009968B4" w:rsidP="000753E1">
      <w:pPr>
        <w:spacing w:after="0" w:line="360" w:lineRule="auto"/>
        <w:ind w:firstLine="720"/>
        <w:contextualSpacing/>
      </w:pPr>
      <w:r w:rsidRPr="006B702C">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xml:space="preserve">,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w:t>
      </w:r>
      <w:r w:rsidR="008F6270">
        <w:t>images</w:t>
      </w:r>
      <w:r w:rsidR="0011311A" w:rsidRPr="006B702C">
        <w:t xml:space="preserve"> </w:t>
      </w:r>
      <w:r w:rsidRPr="006B702C">
        <w:t xml:space="preserve">because these </w:t>
      </w:r>
      <w:r w:rsidR="008F6270">
        <w:t xml:space="preserve">images </w:t>
      </w:r>
      <w:r w:rsidRPr="006B702C">
        <w:t xml:space="preserve">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 xml:space="preserve">participants who were exposed to positive </w:t>
      </w:r>
      <w:r w:rsidR="008F6270">
        <w:t>images</w:t>
      </w:r>
      <w:r w:rsidRPr="006B702C">
        <w:t>.</w:t>
      </w:r>
    </w:p>
    <w:p w14:paraId="7C4ABE7F" w14:textId="169AC54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r w:rsidRPr="006B702C">
        <w:rPr>
          <w:i/>
          <w:iCs/>
        </w:rPr>
        <w:t>F</w:t>
      </w:r>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proofErr w:type="spellStart"/>
      <w:r w:rsidRPr="006B702C">
        <w:rPr>
          <w:i/>
        </w:rPr>
        <w:t>p</w:t>
      </w:r>
      <w:r w:rsidRPr="006B702C">
        <w:t>s</w:t>
      </w:r>
      <w:proofErr w:type="spellEnd"/>
      <w:r w:rsidRPr="006B702C">
        <w:t xml:space="preserve"> &lt; .01). </w:t>
      </w:r>
      <w:r w:rsidR="006D1411" w:rsidRPr="006B702C">
        <w:t xml:space="preserve">These results suggest that aversion to the </w:t>
      </w:r>
      <w:r w:rsidR="006D1411" w:rsidRPr="006B702C">
        <w:lastRenderedPageBreak/>
        <w:t>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proofErr w:type="spellStart"/>
      <w:r w:rsidRPr="006B702C">
        <w:rPr>
          <w:i/>
          <w:iCs/>
        </w:rPr>
        <w:t>p</w:t>
      </w:r>
      <w:r w:rsidRPr="006B702C">
        <w:t>s</w:t>
      </w:r>
      <w:proofErr w:type="spellEnd"/>
      <w:r w:rsidRPr="006B702C">
        <w:t xml:space="preserve"> </w:t>
      </w:r>
      <w:r w:rsidR="002B0584" w:rsidRPr="006B702C">
        <w:t>&gt;</w:t>
      </w:r>
      <w:r w:rsidR="00AD1954" w:rsidRPr="006B702C">
        <w:t xml:space="preserve"> .002</w:t>
      </w:r>
      <w:r w:rsidRPr="006B702C">
        <w:t>).</w:t>
      </w:r>
      <w:bookmarkEnd w:id="18"/>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6373F2">
          <w:footnotePr>
            <w:numFmt w:val="lowerRoman"/>
          </w:footnotePr>
          <w:pgSz w:w="12240" w:h="15840"/>
          <w:pgMar w:top="1440" w:right="1440" w:bottom="1440" w:left="1440" w:header="720" w:footer="720" w:gutter="0"/>
          <w:cols w:space="720"/>
          <w:docGrid w:linePitch="326"/>
        </w:sectPr>
      </w:pPr>
    </w:p>
    <w:p w14:paraId="22D66018" w14:textId="73FDC40F" w:rsidR="008A7F1E" w:rsidRPr="006B702C" w:rsidRDefault="005740BA" w:rsidP="000753E1">
      <w:pPr>
        <w:spacing w:after="0" w:line="360" w:lineRule="auto"/>
        <w:contextualSpacing/>
      </w:pPr>
      <w:r w:rsidRPr="006B702C">
        <w:rPr>
          <w:bCs/>
        </w:rPr>
        <w:lastRenderedPageBreak/>
        <w:t xml:space="preserve">Figure </w:t>
      </w:r>
      <w:r w:rsidR="006373F2">
        <w:rPr>
          <w:bCs/>
        </w:rPr>
        <w:t>4</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410F5730"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t>
      </w:r>
      <w:r w:rsidR="00612599">
        <w:t xml:space="preserve">Unless specified otherwise, </w:t>
      </w:r>
      <w:r w:rsidRPr="006B702C">
        <w:t xml:space="preserve">these secondary analyses </w:t>
      </w:r>
      <w:r w:rsidR="00612599">
        <w:t>were pre-registered</w:t>
      </w:r>
      <w:r w:rsidRPr="006B702C">
        <w:t>.</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73E208EB"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02555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xml:space="preserve">. Following these theories, we </w:t>
      </w:r>
      <w:r w:rsidR="00612599">
        <w:t>examined whether</w:t>
      </w:r>
      <w:r w:rsidRPr="006B702C">
        <w:t xml:space="preserve">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AC70C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w:t>
      </w:r>
      <w:r w:rsidR="00612599">
        <w:t>shows the estimated</w:t>
      </w:r>
      <w:r w:rsidR="00924841" w:rsidRPr="006B702C">
        <w:t xml:space="preserv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w:t>
      </w:r>
      <w:r w:rsidR="00741907">
        <w:t>reliably find</w:t>
      </w:r>
      <w:r w:rsidR="00822128" w:rsidRPr="006B702C">
        <w:t xml:space="preserve"> </w:t>
      </w:r>
      <w:r w:rsidR="00741907">
        <w:t xml:space="preserve">a </w:t>
      </w:r>
      <w:r w:rsidR="00822128" w:rsidRPr="006B702C">
        <w:t xml:space="preserve">facial feedback effect using the </w:t>
      </w:r>
      <w:r w:rsidR="00822128" w:rsidRPr="006B702C">
        <w:lastRenderedPageBreak/>
        <w:t>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76AF3E5A" w:rsidR="00015CEA" w:rsidRPr="006B702C" w:rsidRDefault="00015CEA" w:rsidP="00315587">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02555C">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w:t>
      </w:r>
      <w:r w:rsidR="00315587">
        <w:t>O</w:t>
      </w:r>
      <w:r w:rsidR="00F3509A" w:rsidRPr="006B702C">
        <w:t xml:space="preserve">ur primary analyses </w:t>
      </w:r>
      <w:r w:rsidR="00315587">
        <w:t xml:space="preserve">excluded participants who exhibited even slight awareness of the study hypothesis, yet we still observed robust evidence of facial feedback effects in the facial mimicry and voluntary facial action tasks. Thus, it seems unlikely that these effects were driven by demand characteristics. </w:t>
      </w:r>
    </w:p>
    <w:p w14:paraId="2BF19DF2" w14:textId="65FCC2DA"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w:t>
      </w:r>
      <w:r w:rsidR="00315587">
        <w:t>secondary analyses</w:t>
      </w:r>
      <w:r w:rsidRPr="006B702C">
        <w:t xml:space="preserve">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4BA48C0F" w:rsidR="000940DB" w:rsidRPr="006B702C" w:rsidRDefault="00315587" w:rsidP="000940DB">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Difference in anxiety and anger across conditions</w:t>
      </w:r>
    </w:p>
    <w:p w14:paraId="184CC472" w14:textId="088DA313" w:rsidR="00315587" w:rsidRDefault="00315587" w:rsidP="00315587">
      <w:pPr>
        <w:spacing w:after="0" w:line="360" w:lineRule="auto"/>
        <w:ind w:firstLine="720"/>
        <w:contextualSpacing/>
      </w:pPr>
      <w:r>
        <w:t xml:space="preserve">To examine whether there were differences in anxiety and anger across conditions, we modeled these scores </w:t>
      </w:r>
      <w:r w:rsidRPr="006B702C">
        <w:t xml:space="preserve">with (a) Pose (happy or neutral), Facial Movement Task (facial mimicry, voluntary facial action or pen-in-mouth), and Stimuli Presence (absent, present) entered as effect-coded factors, (b) all higher-order interactions, and (c) random intercepts for participants and research groups. </w:t>
      </w:r>
      <w:r>
        <w:t xml:space="preserve">These analyses served two purposes. First, these analyses allowed us to test concerns that the pen-in-mouth task may have caused increases in anxiety in the midst of the </w:t>
      </w:r>
      <w:r>
        <w:lastRenderedPageBreak/>
        <w:t xml:space="preserve">COVID-19 pandemic. Second, these analyses allowed us to examine the </w:t>
      </w:r>
      <w:r w:rsidR="000940DB" w:rsidRPr="006B702C">
        <w:t>extent to which facial feedback influences (a) positive and negative affect more generally vs. (b) discrete emotions (e.g., anger) more specifically</w:t>
      </w:r>
      <w:r w:rsidR="000940DB"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0940DB" w:rsidRPr="006B702C">
        <w:fldChar w:fldCharType="separate"/>
      </w:r>
      <w:r w:rsidR="000940DB" w:rsidRPr="006B702C">
        <w:rPr>
          <w:noProof/>
          <w:vertAlign w:val="superscript"/>
        </w:rPr>
        <w:t>59</w:t>
      </w:r>
      <w:r w:rsidR="000940DB" w:rsidRPr="006B702C">
        <w:fldChar w:fldCharType="end"/>
      </w:r>
      <w:r w:rsidR="000940DB" w:rsidRPr="006B702C">
        <w:t>.</w:t>
      </w:r>
      <w:r>
        <w:t xml:space="preserve"> </w:t>
      </w:r>
      <w:r w:rsidRPr="006B702C">
        <w:t>I</w:t>
      </w:r>
      <w:r>
        <w:t>ndeed, if</w:t>
      </w:r>
      <w:r w:rsidRPr="006B702C">
        <w:t xml:space="preserve"> facial feedback influences positive and negative affect more generally, we should observe that posed happy expressions not only increases feelings of positive emotions (e.g., happiness), but also decreases feelings of negative emotions (e.g., anger and anxiety). </w:t>
      </w:r>
      <w:r w:rsidR="000940DB" w:rsidRPr="006B702C">
        <w:t xml:space="preserve"> </w:t>
      </w:r>
    </w:p>
    <w:p w14:paraId="30F62DF6" w14:textId="50BB29DD" w:rsidR="00E96A12" w:rsidRDefault="00315587" w:rsidP="003364BC">
      <w:pPr>
        <w:spacing w:after="0" w:line="360" w:lineRule="auto"/>
        <w:ind w:firstLine="720"/>
        <w:contextualSpacing/>
      </w:pPr>
      <w:r>
        <w:t xml:space="preserve">For both anxiety and anger, we observed main effects of Facial Movement Task </w:t>
      </w:r>
      <w:r w:rsidR="00213CF4">
        <w:t xml:space="preserve">and Pose </w:t>
      </w:r>
      <w:r>
        <w:t>(</w:t>
      </w:r>
      <w:r>
        <w:rPr>
          <w:i/>
          <w:iCs/>
        </w:rPr>
        <w:t>p</w:t>
      </w:r>
      <w:r w:rsidRPr="00315587">
        <w:t>’s</w:t>
      </w:r>
      <w:r>
        <w:t xml:space="preserve"> &lt; .001)</w:t>
      </w:r>
      <w:r w:rsidR="00213CF4">
        <w:t xml:space="preserve">. </w:t>
      </w:r>
      <w:r w:rsidR="00E41F2C">
        <w:t xml:space="preserve">We did not observe significant evidence of a main effect of Stimulus Presence or any higher-order interactions. </w:t>
      </w:r>
      <w:r w:rsidR="00213CF4">
        <w:t xml:space="preserve">For the main effect of Facial Movement Task, results indicated that participants reported higher levels of anxiety and anger in the </w:t>
      </w:r>
      <w:r w:rsidR="003364BC">
        <w:t xml:space="preserve">pen-in-mouth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rsidRPr="00D954AA">
        <w:t>1.6</w:t>
      </w:r>
      <w:r w:rsidR="003364BC">
        <w:t>5</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1.1</w:t>
      </w:r>
      <w:r w:rsidR="003364BC">
        <w:t>0</w:t>
      </w:r>
      <w:r w:rsidR="003364BC" w:rsidRPr="006B702C">
        <w:t xml:space="preserve">, </w:t>
      </w:r>
      <w:r w:rsidR="003364BC" w:rsidRPr="006B702C">
        <w:rPr>
          <w:i/>
        </w:rPr>
        <w:t>M</w:t>
      </w:r>
      <w:r w:rsidR="003364BC" w:rsidRPr="006B702C">
        <w:rPr>
          <w:vertAlign w:val="subscript"/>
        </w:rPr>
        <w:t>anger</w:t>
      </w:r>
      <w:r w:rsidR="003364BC" w:rsidRPr="006B702C">
        <w:t>= 1.</w:t>
      </w:r>
      <w:r w:rsidR="003364BC">
        <w:t>37</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95</w:t>
      </w:r>
      <w:r w:rsidR="003364BC" w:rsidRPr="006B702C">
        <w:t xml:space="preserve">) </w:t>
      </w:r>
      <w:r w:rsidR="003364BC">
        <w:t xml:space="preserve">vs. facial mimicry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t>1.49</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xml:space="preserve">= </w:t>
      </w:r>
      <w:r w:rsidR="003364BC">
        <w:t>0</w:t>
      </w:r>
      <w:r w:rsidR="003364BC" w:rsidRPr="006B702C">
        <w:t>.</w:t>
      </w:r>
      <w:r w:rsidR="003364BC">
        <w:t>97</w:t>
      </w:r>
      <w:r w:rsidR="003364BC" w:rsidRPr="006B702C">
        <w:t xml:space="preserve">, </w:t>
      </w:r>
      <w:r w:rsidR="003364BC" w:rsidRPr="006B702C">
        <w:rPr>
          <w:i/>
        </w:rPr>
        <w:t>M</w:t>
      </w:r>
      <w:r w:rsidR="003364BC" w:rsidRPr="006B702C">
        <w:rPr>
          <w:vertAlign w:val="subscript"/>
        </w:rPr>
        <w:t>anger</w:t>
      </w:r>
      <w:r w:rsidR="003364BC" w:rsidRPr="006B702C">
        <w:t>= 1.</w:t>
      </w:r>
      <w:r w:rsidR="003364BC">
        <w:t>21</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69</w:t>
      </w:r>
      <w:r w:rsidR="003364BC" w:rsidRPr="006B702C">
        <w:t>)</w:t>
      </w:r>
      <w:r w:rsidR="003364BC">
        <w:t xml:space="preserve"> and voluntary facial action tasks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rsidRPr="00D954AA">
        <w:t>1.</w:t>
      </w:r>
      <w:r w:rsidR="003364BC">
        <w:t>48</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xml:space="preserve">= </w:t>
      </w:r>
      <w:r w:rsidR="003364BC">
        <w:t>0</w:t>
      </w:r>
      <w:r w:rsidR="003364BC" w:rsidRPr="006B702C">
        <w:t>.</w:t>
      </w:r>
      <w:r w:rsidR="003364BC">
        <w:t>96</w:t>
      </w:r>
      <w:r w:rsidR="003364BC" w:rsidRPr="006B702C">
        <w:t xml:space="preserve">, </w:t>
      </w:r>
      <w:r w:rsidR="003364BC" w:rsidRPr="006B702C">
        <w:rPr>
          <w:i/>
        </w:rPr>
        <w:t>M</w:t>
      </w:r>
      <w:r w:rsidR="003364BC" w:rsidRPr="006B702C">
        <w:rPr>
          <w:vertAlign w:val="subscript"/>
        </w:rPr>
        <w:t>anger</w:t>
      </w:r>
      <w:r w:rsidR="003364BC" w:rsidRPr="006B702C">
        <w:t>= 1.</w:t>
      </w:r>
      <w:r w:rsidR="003364BC">
        <w:t>28</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86</w:t>
      </w:r>
      <w:r w:rsidR="003364BC" w:rsidRPr="006B702C">
        <w:t>)</w:t>
      </w:r>
      <w:r w:rsidR="00213CF4">
        <w:t>.</w:t>
      </w:r>
      <w:r w:rsidR="00E41F2C">
        <w:t xml:space="preserve"> These results are consistent with concerns that the pen-in-mouth task caused increases in anxiety in the midst of the COVID-19 pandemic, although it is possible that these increases are driven by other factors (such as the difficulty of the task). For the main effect of Pose, results indicated that</w:t>
      </w:r>
      <w:r w:rsidR="00F400B9" w:rsidRPr="006B702C">
        <w:t xml:space="preserve"> </w:t>
      </w:r>
      <w:r w:rsidR="000940DB" w:rsidRPr="006B702C">
        <w:t>participants reported lower levels of anxiety and anger after posing happy (</w:t>
      </w:r>
      <w:proofErr w:type="spellStart"/>
      <w:r w:rsidR="000940DB" w:rsidRPr="006B702C">
        <w:rPr>
          <w:i/>
        </w:rPr>
        <w:t>M</w:t>
      </w:r>
      <w:r w:rsidR="000940DB" w:rsidRPr="006B702C">
        <w:rPr>
          <w:vertAlign w:val="subscript"/>
        </w:rPr>
        <w:t>anxiety</w:t>
      </w:r>
      <w:proofErr w:type="spellEnd"/>
      <w:r w:rsidR="000940DB" w:rsidRPr="006B702C">
        <w:t xml:space="preserve">= 1.52, </w:t>
      </w:r>
      <w:proofErr w:type="spellStart"/>
      <w:r w:rsidR="000940DB" w:rsidRPr="006B702C">
        <w:rPr>
          <w:i/>
        </w:rPr>
        <w:t>SD</w:t>
      </w:r>
      <w:r w:rsidR="000940DB" w:rsidRPr="006B702C">
        <w:rPr>
          <w:vertAlign w:val="subscript"/>
        </w:rPr>
        <w:t>anxiety</w:t>
      </w:r>
      <w:proofErr w:type="spellEnd"/>
      <w:r w:rsidR="000940DB" w:rsidRPr="006B702C">
        <w:t xml:space="preserve">= 1.01, </w:t>
      </w:r>
      <w:r w:rsidR="000940DB" w:rsidRPr="006B702C">
        <w:rPr>
          <w:i/>
        </w:rPr>
        <w:t>M</w:t>
      </w:r>
      <w:r w:rsidR="000940DB" w:rsidRPr="006B702C">
        <w:rPr>
          <w:vertAlign w:val="subscript"/>
        </w:rPr>
        <w:t>anger</w:t>
      </w:r>
      <w:r w:rsidR="000940DB" w:rsidRPr="006B702C">
        <w:t xml:space="preserve">= 1.26, </w:t>
      </w:r>
      <w:proofErr w:type="spellStart"/>
      <w:r w:rsidR="000940DB" w:rsidRPr="006B702C">
        <w:rPr>
          <w:i/>
        </w:rPr>
        <w:t>SD</w:t>
      </w:r>
      <w:r w:rsidR="000940DB" w:rsidRPr="006B702C">
        <w:rPr>
          <w:vertAlign w:val="subscript"/>
        </w:rPr>
        <w:t>anger</w:t>
      </w:r>
      <w:proofErr w:type="spellEnd"/>
      <w:r w:rsidR="000940DB" w:rsidRPr="006B702C">
        <w:t>= 0.82) vs. neutral (</w:t>
      </w:r>
      <w:proofErr w:type="spellStart"/>
      <w:r w:rsidR="000940DB" w:rsidRPr="006B702C">
        <w:rPr>
          <w:i/>
        </w:rPr>
        <w:t>M</w:t>
      </w:r>
      <w:r w:rsidR="000940DB" w:rsidRPr="006B702C">
        <w:rPr>
          <w:vertAlign w:val="subscript"/>
        </w:rPr>
        <w:t>anxiety</w:t>
      </w:r>
      <w:proofErr w:type="spellEnd"/>
      <w:r w:rsidR="000940DB" w:rsidRPr="006B702C">
        <w:t xml:space="preserve">= 1.57, </w:t>
      </w:r>
      <w:proofErr w:type="spellStart"/>
      <w:r w:rsidR="000940DB" w:rsidRPr="006B702C">
        <w:rPr>
          <w:i/>
        </w:rPr>
        <w:t>SD</w:t>
      </w:r>
      <w:r w:rsidR="000940DB" w:rsidRPr="006B702C">
        <w:rPr>
          <w:vertAlign w:val="subscript"/>
        </w:rPr>
        <w:t>anxiety</w:t>
      </w:r>
      <w:proofErr w:type="spellEnd"/>
      <w:r w:rsidR="000940DB" w:rsidRPr="006B702C">
        <w:t xml:space="preserve">= 1.01, </w:t>
      </w:r>
      <w:r w:rsidR="000940DB" w:rsidRPr="006B702C">
        <w:rPr>
          <w:i/>
        </w:rPr>
        <w:t>M</w:t>
      </w:r>
      <w:r w:rsidR="000940DB" w:rsidRPr="006B702C">
        <w:rPr>
          <w:vertAlign w:val="subscript"/>
        </w:rPr>
        <w:t>anger</w:t>
      </w:r>
      <w:r w:rsidR="000940DB" w:rsidRPr="006B702C">
        <w:t xml:space="preserve">= 1.31, </w:t>
      </w:r>
      <w:proofErr w:type="spellStart"/>
      <w:r w:rsidR="000940DB" w:rsidRPr="006B702C">
        <w:rPr>
          <w:i/>
        </w:rPr>
        <w:t>SD</w:t>
      </w:r>
      <w:r w:rsidR="000940DB" w:rsidRPr="006B702C">
        <w:rPr>
          <w:vertAlign w:val="subscript"/>
        </w:rPr>
        <w:t>anger</w:t>
      </w:r>
      <w:proofErr w:type="spellEnd"/>
      <w:r w:rsidR="000940DB" w:rsidRPr="006B702C">
        <w:t xml:space="preserve">= 0.86) facial expressions. </w:t>
      </w:r>
      <w:r w:rsidR="00B928A9">
        <w:t>However, these effects were miniscule in size.</w:t>
      </w:r>
    </w:p>
    <w:p w14:paraId="2E4BDFF0" w14:textId="78A6067B" w:rsidR="003364BC"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6407810B" w14:textId="73E4A584" w:rsidR="003364BC" w:rsidRDefault="003364BC" w:rsidP="003364BC">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Was a facial feedback effect in the pen-in-mouth effect obfuscated by increases in anxiety?</w:t>
      </w:r>
    </w:p>
    <w:p w14:paraId="3CB2D241" w14:textId="77777777" w:rsidR="00135F21" w:rsidRDefault="003364BC" w:rsidP="003364BC">
      <w:pPr>
        <w:spacing w:line="360" w:lineRule="auto"/>
      </w:pPr>
      <w:r w:rsidRPr="00E26867">
        <w:tab/>
      </w:r>
      <w:r w:rsidR="00135F21">
        <w:t>Consistent with concerns about the pen-in-mouth task causing increases in anxiety in the midst of the COVID-19 pandemic, we found that participants reported higher level of anxiety in the pen-in-mouth task. However, are these increases in anxiety large enough to obfuscate the effects of facial feedback of emotion? Preliminary evidence for such an assertion comes from our earlier examination of the simple effect of Stimuli Presence in each Facial Movement Task (see Figure X). More specifically, we found that exposure to positive images increased happiness in all tasks besides the pen-in-mouth task. These results suggest that the anxiety experienced in the pen-in-mouth task may have been powerful enough to negate the effects of other manipulations on happiness.</w:t>
      </w:r>
    </w:p>
    <w:p w14:paraId="681C8143" w14:textId="1AB35BD9" w:rsidR="00901C26" w:rsidRDefault="00135F21" w:rsidP="00135F21">
      <w:pPr>
        <w:spacing w:line="360" w:lineRule="auto"/>
        <w:ind w:firstLine="720"/>
      </w:pPr>
      <w:r>
        <w:lastRenderedPageBreak/>
        <w:t>To examine this possibility further, w</w:t>
      </w:r>
      <w:r w:rsidR="003364BC">
        <w:t xml:space="preserve">e performed a variety of exploratory analyses. </w:t>
      </w:r>
      <w:r w:rsidR="00901C26">
        <w:t xml:space="preserve">First, we modeled happiness reports </w:t>
      </w:r>
      <w:r>
        <w:t xml:space="preserve">in the pen-in-mouth task </w:t>
      </w:r>
      <w:r w:rsidR="00901C26">
        <w:t xml:space="preserve">with (a) anxiety entered as a continuous moderator, (b) Pose and Stimuli Presence entered effect-coded, and (c) higher-order interactions between Pose and Stimuli presence, (d) random intercepts for lab and participants, and (e) our pre-registered primary analysis inclusion criteria. Results from this exploratory model indicated that participants reported higher levels of happiness after posing happy vs. neutral expressions in the pen-in-mouth task, </w:t>
      </w:r>
      <w:r w:rsidR="00901C26" w:rsidRPr="00901C26">
        <w:rPr>
          <w:i/>
          <w:iCs/>
        </w:rPr>
        <w:t>F</w:t>
      </w:r>
      <w:r w:rsidR="00901C26">
        <w:t>(</w:t>
      </w:r>
      <w:r w:rsidR="00901C26" w:rsidRPr="00901C26">
        <w:t>1</w:t>
      </w:r>
      <w:r w:rsidR="00901C26">
        <w:t xml:space="preserve">, </w:t>
      </w:r>
      <w:r w:rsidR="00901C26" w:rsidRPr="00901C26">
        <w:t>584.79</w:t>
      </w:r>
      <w:r w:rsidR="00901C26">
        <w:t xml:space="preserve">) = </w:t>
      </w:r>
      <w:r w:rsidR="00901C26" w:rsidRPr="00901C26">
        <w:t>5.9</w:t>
      </w:r>
      <w:r w:rsidR="00901C26">
        <w:t xml:space="preserve">9, </w:t>
      </w:r>
      <w:r w:rsidR="00901C26">
        <w:rPr>
          <w:i/>
          <w:iCs/>
        </w:rPr>
        <w:t>p</w:t>
      </w:r>
      <w:r w:rsidR="00901C26">
        <w:t xml:space="preserve"> = </w:t>
      </w:r>
      <w:r w:rsidR="00901C26" w:rsidRPr="00901C26">
        <w:t xml:space="preserve"> 0.01</w:t>
      </w:r>
      <w:r w:rsidR="00901C26">
        <w:t xml:space="preserve">. Second, we </w:t>
      </w:r>
      <w:r>
        <w:t xml:space="preserve">re-ran these analyses after excluding participants who exhibited any degree of anxiety. More specifically, we modeled happiness reports in the pen-in-mouth task </w:t>
      </w:r>
      <w:r w:rsidR="00901C26">
        <w:t>with (a) Pose and Stimuli Presence entered effect-coded, (b) all higher-order interactions, (c) random intercepts for lab and participants, and (e) our pre-registered primary analysis inclusion criteria</w:t>
      </w:r>
      <w:r>
        <w:t xml:space="preserve">. Results from this exploratory model indicated that there was a significant interaction between Pose and Stimuli Presence, </w:t>
      </w:r>
      <w:r w:rsidRPr="00135F21">
        <w:rPr>
          <w:i/>
          <w:iCs/>
        </w:rPr>
        <w:t>F</w:t>
      </w:r>
      <w:r>
        <w:t>(</w:t>
      </w:r>
      <w:r w:rsidRPr="00135F21">
        <w:t>1</w:t>
      </w:r>
      <w:r>
        <w:t xml:space="preserve">, </w:t>
      </w:r>
      <w:r w:rsidRPr="00135F21">
        <w:t>299.95</w:t>
      </w:r>
      <w:r>
        <w:t>)</w:t>
      </w:r>
      <w:r w:rsidRPr="00135F21">
        <w:t xml:space="preserve"> </w:t>
      </w:r>
      <w:r>
        <w:t>=</w:t>
      </w:r>
      <w:r w:rsidRPr="00135F21">
        <w:t xml:space="preserve"> 4.1</w:t>
      </w:r>
      <w:r>
        <w:t xml:space="preserve">5, </w:t>
      </w:r>
      <w:r w:rsidRPr="00135F21">
        <w:rPr>
          <w:i/>
          <w:iCs/>
        </w:rPr>
        <w:t>p</w:t>
      </w:r>
      <w:r>
        <w:t xml:space="preserve"> = </w:t>
      </w:r>
      <w:r w:rsidRPr="00135F21">
        <w:t>0.04</w:t>
      </w:r>
      <w:r>
        <w:t xml:space="preserve">, wherein the effect of Pose was significant in the presence, </w:t>
      </w:r>
      <w:r w:rsidRPr="00135F21">
        <w:rPr>
          <w:i/>
          <w:iCs/>
        </w:rPr>
        <w:t>F</w:t>
      </w:r>
      <w:r>
        <w:t>(</w:t>
      </w:r>
      <w:r w:rsidRPr="00135F21">
        <w:t>1</w:t>
      </w:r>
      <w:r>
        <w:t xml:space="preserve">, </w:t>
      </w:r>
      <w:r w:rsidRPr="00135F21">
        <w:t>305.80</w:t>
      </w:r>
      <w:r>
        <w:t>) =</w:t>
      </w:r>
      <w:r w:rsidRPr="00135F21">
        <w:t xml:space="preserve"> 8.5</w:t>
      </w:r>
      <w:r>
        <w:t xml:space="preserve">9, </w:t>
      </w:r>
      <w:r w:rsidRPr="00135F21">
        <w:rPr>
          <w:i/>
          <w:iCs/>
        </w:rPr>
        <w:t>p</w:t>
      </w:r>
      <w:r>
        <w:t xml:space="preserve"> =</w:t>
      </w:r>
      <w:r w:rsidRPr="00135F21">
        <w:t xml:space="preserve"> 0.00</w:t>
      </w:r>
      <w:r>
        <w:t xml:space="preserve">4, but not the absence of positive images, </w:t>
      </w:r>
      <w:r w:rsidRPr="00135F21">
        <w:rPr>
          <w:i/>
          <w:iCs/>
        </w:rPr>
        <w:t>F</w:t>
      </w:r>
      <w:r>
        <w:t>(</w:t>
      </w:r>
      <w:r w:rsidRPr="00135F21">
        <w:t>1</w:t>
      </w:r>
      <w:r>
        <w:t xml:space="preserve">, </w:t>
      </w:r>
      <w:r w:rsidRPr="00135F21">
        <w:t>306.29</w:t>
      </w:r>
      <w:r>
        <w:t>) =</w:t>
      </w:r>
      <w:r w:rsidRPr="00135F21">
        <w:t xml:space="preserve"> 0.008</w:t>
      </w:r>
      <w:r>
        <w:t xml:space="preserve">, </w:t>
      </w:r>
      <w:r w:rsidRPr="00135F21">
        <w:t>0.9</w:t>
      </w:r>
      <w:r>
        <w:t>3.</w:t>
      </w:r>
    </w:p>
    <w:p w14:paraId="0FA1272A" w14:textId="3F155B47" w:rsidR="003364BC" w:rsidRPr="00087340" w:rsidRDefault="00135F21" w:rsidP="00436298">
      <w:pPr>
        <w:spacing w:line="360" w:lineRule="auto"/>
        <w:ind w:firstLine="720"/>
      </w:pPr>
      <w:r>
        <w:t xml:space="preserve">Taken together, results </w:t>
      </w:r>
      <w:r w:rsidR="00436298">
        <w:t xml:space="preserve">from exploratory analyses provide </w:t>
      </w:r>
      <w:r>
        <w:t>some evidence that increases in anxiety in the pen-in-mouth condition obfuscated a facial feedback effect. However, like our primary analyses, the pattern</w:t>
      </w:r>
      <w:r w:rsidR="00436298">
        <w:t>s</w:t>
      </w:r>
      <w:r>
        <w:t xml:space="preserve"> of results depend on </w:t>
      </w:r>
      <w:r w:rsidR="00436298">
        <w:t xml:space="preserve">the </w:t>
      </w:r>
      <w:r>
        <w:t xml:space="preserve">data </w:t>
      </w:r>
      <w:r w:rsidR="00436298">
        <w:t>analysis strategy and should likely be considered non-robust.</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proofErr w:type="spellStart"/>
      <w:r w:rsidRPr="00E26867">
        <w:rPr>
          <w:i/>
          <w:iCs/>
        </w:rPr>
        <w:t>d</w:t>
      </w:r>
      <w:r w:rsidRPr="00E26867">
        <w:rPr>
          <w:i/>
          <w:iCs/>
          <w:vertAlign w:val="subscript"/>
        </w:rPr>
        <w:t>rm</w:t>
      </w:r>
      <w:proofErr w:type="spellEnd"/>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w:t>
      </w:r>
      <w:r w:rsidR="009C6783">
        <w:lastRenderedPageBreak/>
        <w:t>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407D3BAA" w:rsidR="00DC4153" w:rsidRDefault="0018737E" w:rsidP="0018737E">
      <w:pPr>
        <w:spacing w:line="360" w:lineRule="auto"/>
        <w:ind w:firstLine="720"/>
      </w:pPr>
      <w:r>
        <w:t>Although outside the focus of the primary analyses, results indicated that exposure to positive images significantly increased happiness (see Table 2). This was true when averaging across all conditions (i.e., main effect of Stimuli Presence) and when examining the effect within specific conditions (i.e., higher order interactions involving Stimuli Presence).</w:t>
      </w:r>
      <w:r w:rsidR="00694CAE">
        <w:t xml:space="preserve"> </w:t>
      </w:r>
      <w:r>
        <w:t xml:space="preserve">To benchmark the size of our observed facial feedback effects, we compared the magnitude of </w:t>
      </w:r>
      <w:r w:rsidR="00884D5F">
        <w:t xml:space="preserve">facial feedback </w:t>
      </w:r>
      <w:r>
        <w:t xml:space="preserve">effects to </w:t>
      </w:r>
      <w:r w:rsidR="00884D5F">
        <w:t xml:space="preserve">the simple effect of </w:t>
      </w:r>
      <w:r>
        <w:t>positive images.</w:t>
      </w:r>
      <w:r w:rsidR="00BA38B4">
        <w:t xml:space="preserve"> </w:t>
      </w:r>
      <w:r w:rsidR="00BB776F">
        <w:t xml:space="preserve">Ideally, we would examine the </w:t>
      </w:r>
      <w:r w:rsidR="00884D5F">
        <w:t xml:space="preserve">simple effect </w:t>
      </w:r>
      <w:r w:rsidR="00BB776F">
        <w:t xml:space="preserve">of our positive images by asking participants to report their emotions after doing nothing other than viewing the positive photos. (I.e., not while simultaneously engaging in a facial pose task.) The </w:t>
      </w:r>
      <w:r w:rsidR="00BB776F">
        <w:lastRenderedPageBreak/>
        <w:t>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w:t>
      </w:r>
      <w:r w:rsidR="00884D5F">
        <w:t>; see Figure 5</w:t>
      </w:r>
      <w:r w:rsidR="00BB776F">
        <w:t>). These results indicate that the mood-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78E645B2"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 xml:space="preserve">were estimated to be </w:t>
      </w:r>
      <w:r w:rsidR="00884D5F">
        <w:t xml:space="preserve">significant in </w:t>
      </w:r>
      <w:r w:rsidR="00BB776F">
        <w:t>almost all countries. However, in two countries (Kenya and Italy) the non-significant estimated effects were in the negative direction.</w:t>
      </w:r>
      <w:r>
        <w:t xml:space="preserve"> </w:t>
      </w:r>
      <w:r w:rsidR="00F24C32">
        <w:t xml:space="preserve">This is </w:t>
      </w:r>
      <w:r>
        <w:t>surprising because each lab 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proofErr w:type="spellStart"/>
      <w:r w:rsidRPr="00610C01">
        <w:rPr>
          <w:bCs/>
          <w:i/>
          <w:iCs/>
        </w:rPr>
        <w:t>d</w:t>
      </w:r>
      <w:r w:rsidRPr="00610C01">
        <w:rPr>
          <w:bCs/>
          <w:vertAlign w:val="subscript"/>
        </w:rPr>
        <w:t>rm</w:t>
      </w:r>
      <w:proofErr w:type="spellEnd"/>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3953C05B"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2291F61F" w14:textId="19496672" w:rsidR="00682AD7" w:rsidRDefault="003E4E53" w:rsidP="002F2C6C">
      <w:pPr>
        <w:spacing w:line="360" w:lineRule="auto"/>
        <w:ind w:firstLine="720"/>
      </w:pPr>
      <w:r>
        <w:t>O</w:t>
      </w:r>
      <w:r w:rsidR="001F0523">
        <w:t xml:space="preserve">ur results provide robust evidence that facial feedback </w:t>
      </w:r>
      <w:r w:rsidR="002F2C6C">
        <w:t>can impact feelings of happiness</w:t>
      </w:r>
      <w:r w:rsidR="001F0523">
        <w:t xml:space="preserve"> </w:t>
      </w:r>
      <w:r>
        <w:t xml:space="preserve">when using the </w:t>
      </w:r>
      <w:r w:rsidR="001F0523">
        <w:t xml:space="preserve">facial mimicry and voluntary facial action tasks. </w:t>
      </w:r>
      <w:r>
        <w:t xml:space="preserve">Furthermore, our results suggest that such effects cannot be explained by (1) participants’ aversion to the relatively inactive (and potentially boring) neutral pose task, </w:t>
      </w:r>
      <w:r w:rsidR="002F2C6C">
        <w:t>or</w:t>
      </w:r>
      <w:r>
        <w:t xml:space="preserve"> (2) demand characteristics. </w:t>
      </w:r>
      <w:r w:rsidR="002F2C6C">
        <w:t>W</w:t>
      </w:r>
      <w:r>
        <w:t xml:space="preserve">e did indeed find that participants found the relatively inactive neutral pose trials to be slightly less pleasant than the relatively active filler </w:t>
      </w:r>
      <w:r w:rsidR="002F2C6C">
        <w:t xml:space="preserve">movement </w:t>
      </w:r>
      <w:r>
        <w:t>trials</w:t>
      </w:r>
      <w:r w:rsidR="002F2C6C">
        <w:t xml:space="preserve">. However, </w:t>
      </w:r>
      <w:r w:rsidR="00E10394">
        <w:t xml:space="preserve">even when we focused on </w:t>
      </w:r>
      <w:r w:rsidR="002F2C6C">
        <w:t xml:space="preserve">comparisons with </w:t>
      </w:r>
      <w:r w:rsidR="00E10394">
        <w:t xml:space="preserve">the filler trials (as opposed to the neutral pose trials), we found that participants reported more happiness after posing happy expressions. </w:t>
      </w:r>
      <w:r w:rsidR="002F2C6C">
        <w:t>Similarly, we did indeed find that facial feedback effects were larger amongst participants who were aware of the purpose of the study. However, even when we</w:t>
      </w:r>
      <w:r w:rsidR="00682AD7" w:rsidRPr="009C6783">
        <w:t xml:space="preserve"> excluded participants who exhibited even the slightest awareness of our hypothesis</w:t>
      </w:r>
      <w:r w:rsidR="002F2C6C">
        <w:t xml:space="preserve">, we still found evidence of facial feedback effects. These results are consistent with </w:t>
      </w:r>
      <w:r w:rsidR="00682AD7" w:rsidRPr="009C6783">
        <w:t xml:space="preserve">recent </w:t>
      </w:r>
      <w:r w:rsidR="00682AD7">
        <w:t>facial feedback research</w:t>
      </w:r>
      <w:r w:rsidR="00114B9A">
        <w:t xml:space="preserve"> that manipulated demand characteristics by telling </w:t>
      </w:r>
      <w:r w:rsidR="00682AD7" w:rsidRPr="009C6783">
        <w:t xml:space="preserve">participants </w:t>
      </w:r>
      <w:r w:rsidR="00682AD7">
        <w:t xml:space="preserve">that </w:t>
      </w:r>
      <w:r w:rsidR="00682AD7" w:rsidRPr="009C6783">
        <w:t>the purpose of the study was to demonstrate that facial feedback effects are either real or not real</w:t>
      </w:r>
      <w:r w:rsidR="00114B9A" w:rsidRPr="009C6783">
        <w:fldChar w:fldCharType="begin" w:fldLock="1"/>
      </w:r>
      <w:r w:rsidR="0002555C">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0&lt;/sup&gt;","plainTextFormattedCitation":"80","previouslyFormattedCitation":"&lt;sup&gt;80&lt;/sup&gt;"},"properties":{"noteIndex":0},"schema":"https://github.com/citation-style-language/schema/raw/master/csl-citation.json"}</w:instrText>
      </w:r>
      <w:r w:rsidR="00114B9A" w:rsidRPr="009C6783">
        <w:fldChar w:fldCharType="separate"/>
      </w:r>
      <w:r w:rsidR="00800E3D" w:rsidRPr="00800E3D">
        <w:rPr>
          <w:noProof/>
          <w:vertAlign w:val="superscript"/>
        </w:rPr>
        <w:t>80</w:t>
      </w:r>
      <w:r w:rsidR="00114B9A" w:rsidRPr="009C6783">
        <w:fldChar w:fldCharType="end"/>
      </w:r>
      <w:r w:rsidR="00682AD7" w:rsidRPr="009C6783">
        <w:t xml:space="preserve">. </w:t>
      </w:r>
      <w:r w:rsidR="00114B9A">
        <w:t>T</w:t>
      </w:r>
      <w:r w:rsidR="00682AD7" w:rsidRPr="009C6783">
        <w:t xml:space="preserve">heir results indicated that this demand characteristics manipulation could moderate facial feedback effects—but that participants still exhibited </w:t>
      </w:r>
      <w:r w:rsidR="00682AD7">
        <w:t xml:space="preserve">these effects </w:t>
      </w:r>
      <w:r w:rsidR="00682AD7" w:rsidRPr="009C6783">
        <w:t xml:space="preserve">when they were told that the experimenter hoped to demonstrate that </w:t>
      </w:r>
      <w:r w:rsidR="00682AD7">
        <w:t xml:space="preserve">they </w:t>
      </w:r>
      <w:r w:rsidR="00682AD7" w:rsidRPr="009C6783">
        <w:t xml:space="preserve">are </w:t>
      </w:r>
      <w:r w:rsidR="00682AD7" w:rsidRPr="00E10394">
        <w:rPr>
          <w:i/>
          <w:iCs/>
        </w:rPr>
        <w:t>not</w:t>
      </w:r>
      <w:r w:rsidR="00682AD7" w:rsidRPr="009C6783">
        <w:t xml:space="preserve"> real</w:t>
      </w:r>
      <w:r w:rsidR="00E10394">
        <w:t xml:space="preserve"> (i.e., when demand characteristics worked against facial feedback effects)</w:t>
      </w:r>
      <w:r w:rsidR="00682AD7" w:rsidRPr="009C6783">
        <w:t>.</w:t>
      </w:r>
    </w:p>
    <w:p w14:paraId="7991CFAC" w14:textId="7EDEE1D2" w:rsidR="002F2C6C" w:rsidRDefault="002F2C6C" w:rsidP="00114B9A">
      <w:pPr>
        <w:spacing w:line="360" w:lineRule="auto"/>
        <w:ind w:firstLine="720"/>
      </w:pPr>
      <w:r>
        <w:t xml:space="preserve">Although our results provide clear evidence of facial feedback effects in the facial mimicry and voluntary facial action tasks, the evidence is far less clear in the pen-in-mouth task. </w:t>
      </w:r>
      <w:r w:rsidR="00800E3D">
        <w:t>Similar to a recent large-scale failure-to-replicate</w:t>
      </w:r>
      <w:r w:rsidR="00800E3D">
        <w:fldChar w:fldCharType="begin" w:fldLock="1"/>
      </w:r>
      <w:r w:rsidR="0002555C">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00E3D">
        <w:fldChar w:fldCharType="separate"/>
      </w:r>
      <w:r w:rsidR="00800E3D" w:rsidRPr="00800E3D">
        <w:rPr>
          <w:noProof/>
          <w:vertAlign w:val="superscript"/>
        </w:rPr>
        <w:t>40</w:t>
      </w:r>
      <w:r w:rsidR="00800E3D">
        <w:fldChar w:fldCharType="end"/>
      </w:r>
      <w:r w:rsidR="00800E3D">
        <w:t>, o</w:t>
      </w:r>
      <w:r>
        <w:t>ur pre-registered primary analysis strategy did not yield significant evidence of a facial feedback effect in this task</w:t>
      </w:r>
      <w:r w:rsidR="00800E3D">
        <w:t xml:space="preserve">. However, </w:t>
      </w:r>
      <w:r>
        <w:t xml:space="preserve">the pattern of results changed across sensitivity analyses. Some sensitivity analyses (e.g., ones where we relaxed inclusion criteria or controlled for feelings of anxiety) suggested that the pen-in-mouth </w:t>
      </w:r>
      <w:r>
        <w:lastRenderedPageBreak/>
        <w:t>task could both initiate and modulate feelings of happiness, whereas other sensitivity analyses (e.g., ones where we removed participants who exhibited anxiety) suggested that the pen-in-mouth task can only modulate feelings of happiness.</w:t>
      </w:r>
      <w:r w:rsidR="00800E3D">
        <w:t xml:space="preserve"> Taken together, our results can neither confirm nor deny that the pen-in-mouth task creates facial feedback effects.</w:t>
      </w:r>
    </w:p>
    <w:p w14:paraId="2D06FBF2" w14:textId="04A13621" w:rsidR="000011D7" w:rsidRDefault="00800E3D" w:rsidP="00EF152F">
      <w:pPr>
        <w:spacing w:line="360" w:lineRule="auto"/>
        <w:ind w:firstLine="720"/>
      </w:pPr>
      <w:r>
        <w:t xml:space="preserve">Our </w:t>
      </w:r>
      <w:r w:rsidR="000011D7">
        <w:t xml:space="preserve">data allowed us to examine </w:t>
      </w:r>
      <w:r>
        <w:t xml:space="preserve">two </w:t>
      </w:r>
      <w:r w:rsidR="000011D7">
        <w:t xml:space="preserve">possible </w:t>
      </w:r>
      <w:r>
        <w:t xml:space="preserve">explanations for why we have failed to reliably observe facial feedback effects in the pen-in-mouth task. </w:t>
      </w:r>
      <w:r w:rsidR="000011D7">
        <w:t xml:space="preserve">First, we examined whether the pen-in-mouth task produced anxiety that may have interfered with any mood-boosting effect of posed happy expressions. For this explanation to be true, we would have to observe that (1) participants in the pen-in-mouth vs. facial mimicry and voluntary facial action tasks reported higher levels of anxiety, (2) increases in anxiety were associated with decreases in happiness, and that (3) increases in anxiety were powerful enough to undue the effects of happiness inductions. We did find that participants in the pen-in-mouth condition reported higher levels of anxiety, and these increases in anxiety </w:t>
      </w:r>
      <w:r w:rsidR="00467A3E">
        <w:t>were powerful enough to undue the effects of other happiness inductions (i.e., the effect of positive images)</w:t>
      </w:r>
      <w:r w:rsidR="000011D7">
        <w:t xml:space="preserve">. However, we did not find that increases in anxiety were associated with decreases in happiness. Thus, </w:t>
      </w:r>
      <w:r w:rsidR="00467A3E">
        <w:t xml:space="preserve">we do not have clear evidence regarding whether </w:t>
      </w:r>
      <w:r w:rsidR="000011D7">
        <w:t>increases in anxiety can explain why we failed to observe a facial feedback effect in the pen-in-mouth condition.</w:t>
      </w:r>
    </w:p>
    <w:p w14:paraId="1411AAE7" w14:textId="00CD6C2A" w:rsidR="009C6783" w:rsidRPr="009C6783" w:rsidRDefault="00EF152F" w:rsidP="00A10D22">
      <w:pPr>
        <w:spacing w:line="360" w:lineRule="auto"/>
        <w:ind w:firstLine="720"/>
      </w:pPr>
      <w:r>
        <w:t xml:space="preserve">A second explanation for why we failed to reliably observe facial feedback effects in the pen-in-mouth task is that the task does not produce a facial expression that is sufficiently high quality. </w:t>
      </w:r>
      <w:r w:rsidR="00A10D22">
        <w:t>P</w:t>
      </w:r>
      <w:r w:rsidR="009C6783" w:rsidRPr="009C6783">
        <w:t xml:space="preserve">articipants reported complying with </w:t>
      </w:r>
      <w:r w:rsidR="00A10D22">
        <w:t xml:space="preserve">the </w:t>
      </w:r>
      <w:r w:rsidR="009C6783" w:rsidRPr="009C6783">
        <w:t xml:space="preserve">instructions </w:t>
      </w:r>
      <w:r w:rsidR="00A10D22">
        <w:t xml:space="preserve">in all our facial feedback tasks </w:t>
      </w:r>
      <w:r w:rsidR="009C6783" w:rsidRPr="009C6783">
        <w:t xml:space="preserve">quite closely. However, unlike participants who completed the facial mimicry </w:t>
      </w:r>
      <w:r w:rsidR="00827CAD">
        <w:t xml:space="preserve">and voluntary facial action </w:t>
      </w:r>
      <w:r w:rsidR="009C6783" w:rsidRPr="009C6783">
        <w:t xml:space="preserve">tasks, the modal participant who completed the pen-in-mouth task reported that the happy pose did not at all feel </w:t>
      </w:r>
      <w:r w:rsidR="00827CAD">
        <w:t>genuine</w:t>
      </w:r>
      <w:r w:rsidR="009C6783" w:rsidRPr="009C6783">
        <w:t>. These results provide preliminary evidence of construct validity issues with the pen-in-mouth task</w:t>
      </w:r>
      <w:r w:rsidR="00694CAE">
        <w:t>—or at least the version of the pen-in-mouth task</w:t>
      </w:r>
      <w:r w:rsidR="005243B3">
        <w:t xml:space="preserve"> used in our</w:t>
      </w:r>
      <w:r w:rsidR="00A10D22">
        <w:t xml:space="preserve"> experiment</w:t>
      </w:r>
      <w:r w:rsidR="009C6783" w:rsidRPr="009C6783">
        <w:t xml:space="preserve">. </w:t>
      </w:r>
      <w:r w:rsidR="00694CAE">
        <w:t>F</w:t>
      </w:r>
      <w:r w:rsidR="00A10D22">
        <w:t>acial feedback researchers have used multiple variants of the pen-in-mouth task</w:t>
      </w:r>
      <w:r w:rsidR="00A10D22">
        <w:fldChar w:fldCharType="begin" w:fldLock="1"/>
      </w:r>
      <w:r w:rsidR="0002555C">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1&lt;/sup&gt;","plainTextFormattedCitation":"81","previouslyFormattedCitation":"&lt;sup&gt;81&lt;/sup&gt;"},"properties":{"noteIndex":0},"schema":"https://github.com/citation-style-language/schema/raw/master/csl-citation.json"}</w:instrText>
      </w:r>
      <w:r w:rsidR="00A10D22">
        <w:fldChar w:fldCharType="separate"/>
      </w:r>
      <w:r w:rsidR="00800E3D" w:rsidRPr="00800E3D">
        <w:rPr>
          <w:noProof/>
          <w:vertAlign w:val="superscript"/>
        </w:rPr>
        <w:t>81</w:t>
      </w:r>
      <w:r w:rsidR="00A10D22">
        <w:fldChar w:fldCharType="end"/>
      </w:r>
      <w:r w:rsidR="00A10D22">
        <w:t xml:space="preserve">, and our results cannot directly speak to the validity of these other approaches. </w:t>
      </w:r>
      <w:r w:rsidR="005243B3">
        <w:t xml:space="preserve">Nonetheless, we believe that future </w:t>
      </w:r>
      <w:r w:rsidR="00827CAD">
        <w:t>research</w:t>
      </w:r>
      <w:r w:rsidR="005243B3">
        <w:t>ers</w:t>
      </w:r>
      <w:r w:rsidR="00827CAD">
        <w:t xml:space="preserve"> </w:t>
      </w:r>
      <w:r w:rsidR="00004445">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009C6783" w:rsidRPr="009C6783">
        <w:t>.</w:t>
      </w:r>
    </w:p>
    <w:p w14:paraId="6E817CE0" w14:textId="16398C8B" w:rsidR="00744813" w:rsidRDefault="00827CAD" w:rsidP="00744813">
      <w:pPr>
        <w:spacing w:line="360" w:lineRule="auto"/>
        <w:ind w:firstLine="720"/>
      </w:pPr>
      <w:r>
        <w:lastRenderedPageBreak/>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similar to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05FF499E" w14:textId="449E2EEB" w:rsidR="00F936C6" w:rsidRPr="00EF152F" w:rsidRDefault="009C6783" w:rsidP="00EF152F">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729FB3B2" w14:textId="48F0DF5D" w:rsidR="003A2FC6" w:rsidRDefault="00F936C6" w:rsidP="007E2322">
      <w:pPr>
        <w:spacing w:line="360" w:lineRule="auto"/>
        <w:ind w:firstLine="720"/>
      </w:pPr>
      <w:r>
        <w:t xml:space="preserve">Our results also provide </w:t>
      </w:r>
      <w:r w:rsidR="00694CAE">
        <w:t xml:space="preserve">initial </w:t>
      </w:r>
      <w:r>
        <w:t>evidence that facial feedback effects can vary between countries.</w:t>
      </w:r>
      <w:r w:rsidR="0041773D">
        <w:t xml:space="preserve"> This between-country variability could have theoretically uninteresting causes, such as differences in how well participants completed the facial pose tasks. More intriguingly, though, these results </w:t>
      </w:r>
      <w:r w:rsidR="003A2FC6">
        <w:t>may</w:t>
      </w:r>
      <w:r w:rsidR="0041773D">
        <w:t xml:space="preserve"> suggest that facial feedback effects operate differently depending on culture.</w:t>
      </w:r>
      <w:r w:rsidR="00694CAE">
        <w:t xml:space="preserve"> If true, these results would raise questions about the extent to which the effects of facial feedback on emotions are innate vs. learned. For example, some theorists posit that </w:t>
      </w:r>
      <w:r w:rsidR="0041773D">
        <w:t xml:space="preserve">facial feedback impacts emotion via innate connections to </w:t>
      </w:r>
      <w:r w:rsidR="00EE1A40">
        <w:t>neural systems that produce emotion-related changes</w:t>
      </w:r>
      <w:r w:rsidR="00EE1A40">
        <w:fldChar w:fldCharType="begin" w:fldLock="1"/>
      </w:r>
      <w:r w:rsidR="0002555C">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2&lt;/sup&gt;","plainTextFormattedCitation":"47,82","previouslyFormattedCitation":"&lt;sup&gt;47,84&lt;/sup&gt;"},"properties":{"noteIndex":0},"schema":"https://github.com/citation-style-language/schema/raw/master/csl-citation.json"}</w:instrText>
      </w:r>
      <w:r w:rsidR="00EE1A40">
        <w:fldChar w:fldCharType="separate"/>
      </w:r>
      <w:r w:rsidR="0002555C" w:rsidRPr="0002555C">
        <w:rPr>
          <w:noProof/>
          <w:vertAlign w:val="superscript"/>
        </w:rPr>
        <w:t>47,82</w:t>
      </w:r>
      <w:r w:rsidR="00EE1A40">
        <w:fldChar w:fldCharType="end"/>
      </w:r>
      <w:r w:rsidR="007E2322">
        <w:t>, whereas other researchers posit that such connections are learned</w:t>
      </w:r>
      <w:r w:rsidR="00EE1A40">
        <w:fldChar w:fldCharType="begin" w:fldLock="1"/>
      </w:r>
      <w:r w:rsidR="0002555C">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3–85&lt;/sup&gt;","plainTextFormattedCitation":"83–85","previouslyFormattedCitation":"&lt;sup&gt;85–87&lt;/sup&gt;"},"properties":{"noteIndex":0},"schema":"https://github.com/citation-style-language/schema/raw/master/csl-citation.json"}</w:instrText>
      </w:r>
      <w:r w:rsidR="00EE1A40">
        <w:fldChar w:fldCharType="separate"/>
      </w:r>
      <w:r w:rsidR="0002555C" w:rsidRPr="0002555C">
        <w:rPr>
          <w:noProof/>
          <w:vertAlign w:val="superscript"/>
        </w:rPr>
        <w:t>83–85</w:t>
      </w:r>
      <w:r w:rsidR="00EE1A40">
        <w:fldChar w:fldCharType="end"/>
      </w:r>
      <w:r w:rsidR="003A2FC6">
        <w:t>.</w:t>
      </w:r>
      <w:r w:rsidR="007E2322">
        <w:t xml:space="preserve"> Evidence of cross-cultural variability might suggest that these connections are at least partially moderated by learned experience.</w:t>
      </w:r>
      <w:r w:rsidR="003A2FC6">
        <w:t xml:space="preserve"> </w:t>
      </w:r>
    </w:p>
    <w:p w14:paraId="5399453E" w14:textId="578DA3FE" w:rsidR="0041773D" w:rsidRDefault="003A2FC6" w:rsidP="00744813">
      <w:pPr>
        <w:spacing w:line="360" w:lineRule="auto"/>
        <w:ind w:firstLine="720"/>
      </w:pPr>
      <w:r>
        <w:t xml:space="preserve">Future researchers can use a variety of methods to examine the extent to which links between facial feedback and emotion are learned. One way to do so is to study the effects of </w:t>
      </w:r>
      <w:r>
        <w:lastRenderedPageBreak/>
        <w:t>posing culture-specific emotional expressions on emotion. For example, in the Oriya Hindu culture, Kali’s tongue is a culturally unique facial expression of shame, wherein people protrude and bite their tongue between their lips</w:t>
      </w:r>
      <w:r>
        <w:fldChar w:fldCharType="begin" w:fldLock="1"/>
      </w:r>
      <w:r w:rsidR="0002555C">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6&lt;/sup&gt;","plainTextFormattedCitation":"86","previouslyFormattedCitation":"&lt;sup&gt;88&lt;/sup&gt;"},"properties":{"noteIndex":0},"schema":"https://github.com/citation-style-language/schema/raw/master/csl-citation.json"}</w:instrText>
      </w:r>
      <w:r>
        <w:fldChar w:fldCharType="separate"/>
      </w:r>
      <w:r w:rsidR="0002555C" w:rsidRPr="0002555C">
        <w:rPr>
          <w:noProof/>
          <w:vertAlign w:val="superscript"/>
        </w:rPr>
        <w:t>86</w:t>
      </w:r>
      <w:r>
        <w:fldChar w:fldCharType="end"/>
      </w:r>
      <w:r>
        <w:t xml:space="preserve">. If facial feedback effects are driven by learned associations, posing Kali’s tongue should produce feelings of shame in individuals from the Oriya Hindu population, but not people from most other populations. Alternatively, researchers may opt to experimentally strengthen, weaken, or </w:t>
      </w:r>
      <w:r w:rsidR="007E2322">
        <w:t>create</w:t>
      </w:r>
      <w:r>
        <w:t xml:space="preserve"> novel associations between facial feedback and emotion. For example, similar to experimental work on embodied metaphorical language</w:t>
      </w:r>
      <w:r>
        <w:fldChar w:fldCharType="begin" w:fldLock="1"/>
      </w:r>
      <w:r w:rsidR="0002555C">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87&lt;/sup&gt;","plainTextFormattedCitation":"87","previouslyFormattedCitation":"&lt;sup&gt;89&lt;/sup&gt;"},"properties":{"noteIndex":0},"schema":"https://github.com/citation-style-language/schema/raw/master/csl-citation.json"}</w:instrText>
      </w:r>
      <w:r>
        <w:fldChar w:fldCharType="separate"/>
      </w:r>
      <w:r w:rsidR="0002555C" w:rsidRPr="0002555C">
        <w:rPr>
          <w:noProof/>
          <w:vertAlign w:val="superscript"/>
        </w:rPr>
        <w:t>87</w:t>
      </w:r>
      <w:r>
        <w:fldChar w:fldCharType="end"/>
      </w:r>
      <w:r>
        <w:t>, researchers can (1) repeatedly pair specific facial movements (e.g., cheek puffing) with emotionally evocative information (e.g., fear-inducing images) and (2) later examine whether the production of these facial movements can re-activate the associated emotional states.</w:t>
      </w:r>
    </w:p>
    <w:p w14:paraId="3634B239" w14:textId="79F72125" w:rsidR="009C6783" w:rsidRPr="009C6783" w:rsidRDefault="008E706B" w:rsidP="00B07F31">
      <w:pPr>
        <w:spacing w:line="360" w:lineRule="auto"/>
        <w:ind w:firstLine="720"/>
      </w:pPr>
      <w:r>
        <w:t xml:space="preserve">Our results </w:t>
      </w:r>
      <w:r w:rsidR="00F936C6">
        <w:t xml:space="preserve">also provide evidence that facial feedback effects are not strongly </w:t>
      </w:r>
      <w:r>
        <w:t>moderated by individual differences in body awareness</w:t>
      </w:r>
      <w:r w:rsidR="003B3FFB">
        <w:t xml:space="preserve"> (for converging evidence from our first pilot study, see the Supplemental Materials)</w:t>
      </w:r>
      <w:r>
        <w:t xml:space="preserve">. </w:t>
      </w:r>
      <w:r w:rsidR="003B3FFB">
        <w:t xml:space="preserve">These results are surprising because some researchers have suggested that </w:t>
      </w:r>
      <w:r w:rsidR="003B3FFB" w:rsidRPr="003B3FFB">
        <w:t xml:space="preserve">individuals who rely more on “self-produced cues” (e.g., facial expressions; autonomic activity) vs. “situational cues” (e.g., stimuli in the environment) </w:t>
      </w:r>
      <w:r w:rsidR="003B3FFB">
        <w:t xml:space="preserve">should </w:t>
      </w:r>
      <w:r w:rsidR="003B3FFB" w:rsidRPr="003B3FFB">
        <w:t>exhibit larger facial feedback effects</w:t>
      </w:r>
      <w:r w:rsidR="003B3FFB" w:rsidRPr="003B3FFB">
        <w:fldChar w:fldCharType="begin" w:fldLock="1"/>
      </w:r>
      <w:r w:rsidR="0002555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3","issue":"1","issued":{"date-parts":[["2014","1"]]},"page":"27-34","title":"Bodily influences on emotional feelings: Accumulating evidence and extensions of William James's theory of emotion","type":"article-journal","volume":"6"},"uris":["http://www.mendeley.com/documents/?uuid=6e1a50ef-4925-49c9-8703-768de6d1893d"]}],"mendeley":{"formattedCitation":"&lt;sup&gt;3,46,88&lt;/sup&gt;","plainTextFormattedCitation":"3,46,88","previouslyFormattedCitation":"&lt;sup&gt;3,46,90&lt;/sup&gt;"},"properties":{"noteIndex":0},"schema":"https://github.com/citation-style-language/schema/raw/master/csl-citation.json"}</w:instrText>
      </w:r>
      <w:r w:rsidR="003B3FFB" w:rsidRPr="003B3FFB">
        <w:fldChar w:fldCharType="separate"/>
      </w:r>
      <w:r w:rsidR="0002555C" w:rsidRPr="0002555C">
        <w:rPr>
          <w:noProof/>
          <w:vertAlign w:val="superscript"/>
        </w:rPr>
        <w:t>3,46,88</w:t>
      </w:r>
      <w:r w:rsidR="003B3FFB" w:rsidRPr="003B3FFB">
        <w:fldChar w:fldCharType="end"/>
      </w:r>
      <w:r w:rsidR="003B3FFB" w:rsidRPr="003B3FFB">
        <w:t xml:space="preserve">. </w:t>
      </w:r>
      <w:r w:rsidR="003B3FFB">
        <w:t xml:space="preserve">Although speculative, these results may suggest that facial feedback effects operate unconsciously. Consistent with this possibility, other researchers have found that facial feedback can impact several non-experiential components of emotion, such as </w:t>
      </w:r>
      <w:r w:rsidR="00EC4A2A">
        <w:t xml:space="preserve">neural responses index by </w:t>
      </w:r>
      <w:r w:rsidR="003B3FFB">
        <w:t xml:space="preserve">frontal EEG </w:t>
      </w:r>
      <w:r w:rsidR="00EC4A2A">
        <w:fldChar w:fldCharType="begin" w:fldLock="1"/>
      </w:r>
      <w:r w:rsidR="0002555C">
        <w:instrText>ADDIN CSL_CITATION {"citationItems":[{"id":"ITEM-1","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1","issue":"6","issued":{"date-parts":[["2001","11"]]},"page":"912-925","title":"Voluntary facial expression and hemispheric asymmetry over the frontal cortex","type":"article-journal","volume":"38"},"uris":["http://www.mendeley.com/documents/?uuid=a700f139-ab34-49eb-96c1-ad5013ef24f5"]},{"id":"ITEM-2","itemData":{"ISSN":"0048-5772","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1","issued":{"date-parts":[["1999","8"]]},"page":"S41","title":"Approach/withdraw motivational states, emotion, and facial feedback","type":"article-journal","volume":"36"},"uris":["http://www.mendeley.com/documents/?uuid=ae7b6655-e60c-4565-9ef0-cda955b7f453"]}],"mendeley":{"formattedCitation":"&lt;sup&gt;6,89&lt;/sup&gt;","plainTextFormattedCitation":"6,89","previouslyFormattedCitation":"&lt;sup&gt;6,91&lt;/sup&gt;"},"properties":{"noteIndex":0},"schema":"https://github.com/citation-style-language/schema/raw/master/csl-citation.json"}</w:instrText>
      </w:r>
      <w:r w:rsidR="00EC4A2A">
        <w:fldChar w:fldCharType="separate"/>
      </w:r>
      <w:r w:rsidR="0002555C" w:rsidRPr="0002555C">
        <w:rPr>
          <w:noProof/>
          <w:vertAlign w:val="superscript"/>
        </w:rPr>
        <w:t>6,89</w:t>
      </w:r>
      <w:r w:rsidR="00EC4A2A">
        <w:fldChar w:fldCharType="end"/>
      </w:r>
      <w:r w:rsidR="00EC4A2A">
        <w:t>, late positive potential</w:t>
      </w:r>
      <w:r w:rsidR="00EC4A2A">
        <w:fldChar w:fldCharType="begin" w:fldLock="1"/>
      </w:r>
      <w:r w:rsidR="0002555C">
        <w:instrText>ADDIN CSL_CITATION {"citationItems":[{"id":"ITEM-1","itemData":{"DOI":"10.1037/emo0000717","ISSN":"19311516","PMID":"31815498","abstract":"The facial feedback hypothesis suggests that emotional facial action causally modulates the subjective experience of emotion. Notably, some proposed that facial action modulates emotional experience because it directly modulates neural responses of emotion. At present, the robustness of the facial feedback hypothesis has been debated. Moreover, little evidence exists for the direct modulation of neural responses by facial action. To fill these gaps, we tested whether facial action systematically modulates a well-validated electrocortical signature of emotional arousal, the late positive potential. Fifty-seven young adults rated the pleasantness of 180 pictures from the international affective picture system while holding chopsticks differently in their mouth to mimic either smiling or frowning expression. Their electroencephalogram was monitored. It was found that the frowning expression increased the late positive potential for negative pictures. In contrast, the smiling expression had no significant effect. Pleasantness ratings were also consistent with the facial feedback hypothesis. We concluded that the facial feedback effect is weak but robust. Critically, we presented the first evidence that facial action modulates an emotion-related neural response. (PsycInfo Database Record (c) 2021 APA, all rights reserved)","author":[{"dropping-particle":"","family":"Yu","given":"Qinggang","non-dropping-particle":"","parse-names":false,"suffix":""},{"dropping-particle":"","family":"Kitayama","given":"Shinobu","non-dropping-particle":"","parse-names":false,"suffix":""}],"container-title":"Emotion","id":"ITEM-1","issue":"2","issued":{"date-parts":[["2021"]]},"page":"442-446","title":"Does facial action modulate neural responses of emotion? An examination with the late positive potential (LPP).","type":"article-journal","volume":"21"},"uris":["http://www.mendeley.com/documents/?uuid=cb39c0c9-c119-4fff-8a95-3a24f48ecb0a"]}],"mendeley":{"formattedCitation":"&lt;sup&gt;90&lt;/sup&gt;","plainTextFormattedCitation":"90","previouslyFormattedCitation":"&lt;sup&gt;92&lt;/sup&gt;"},"properties":{"noteIndex":0},"schema":"https://github.com/citation-style-language/schema/raw/master/csl-citation.json"}</w:instrText>
      </w:r>
      <w:r w:rsidR="00EC4A2A">
        <w:fldChar w:fldCharType="separate"/>
      </w:r>
      <w:r w:rsidR="0002555C" w:rsidRPr="0002555C">
        <w:rPr>
          <w:noProof/>
          <w:vertAlign w:val="superscript"/>
        </w:rPr>
        <w:t>90</w:t>
      </w:r>
      <w:r w:rsidR="00EC4A2A">
        <w:fldChar w:fldCharType="end"/>
      </w:r>
      <w:r w:rsidR="00EC4A2A">
        <w:t xml:space="preserve">, </w:t>
      </w:r>
      <w:r w:rsidR="00B07F31">
        <w:t>and fMRI</w:t>
      </w:r>
      <w:r w:rsidR="00B07F31">
        <w:fldChar w:fldCharType="begin" w:fldLock="1"/>
      </w:r>
      <w:r w:rsidR="0002555C">
        <w:instrText>ADDIN CSL_CITATION {"citationItems":[{"id":"ITEM-1","itemData":{"DOI":"10.1186/2045-5380-4-11","ISSN":"2045-5380 (Electronic)","PMID":"25694806","abstract":"BACKGROUND: It has long been suggested that feedback signals from facial muscles  influence emotional experience. The recent surge in use of botulinum toxin (BTX) to induce temporary muscle paralysis offers a unique opportunity to directly test this \"facial feedback hypothesis.\" Previous research shows that the lack of facial muscle feedback due to BTX-induced paralysis influences subjective reports of emotional experience, as well as brain activity associated with the imitation of emotional facial expressions. However, it remains to be seen whether facial muscle paralysis affects brain activity, especially the amygdala, which is known to be responsive to the perception of emotion in others. Further, it is unknown whether these neural changes are permanent or whether they revert to their original state after the effects of BTX have subsided. The present study sought to address these questions by using functional magnetic resonance imaging to measure neural responses to angry and happy facial expressions in the presence or absence of facial paralysis. RESULTS: Consistent with previous research, amygdala activity was greater in response to angry compared to happy faces before BTX treatment. As predicted, amygdala activity in response to angry faces was attenuated when the corrugator/procerus muscles were paralyzed via BTX injection but then returned to its original state after the effects of BTX subsided. This preliminary study comprises a small sample size and no placebo condition; however, the A-B-A design affords the present sample to serve as its own control. CONCLUSIONS: The current demonstration that amygdala responses to facial expressions were influenced by facial muscle paralysis offers direct neural support for the facial feedback hypothesis. Specifically, the present findings offer preliminary causal evidence that amygdala activity is sensitive to facial feedback during the perception of the facial expressions of others. More broadly, these data confirm the utility of using BTX to address the effect of facial feedback on neural responses associated with the perception, in addition to the experience or expression of emotion.","author":[{"dropping-particle":"","family":"Kim","given":"M Justin","non-dropping-particle":"","parse-names":false,"suffix":""},{"dropping-particle":"","family":"Neta","given":"Maital","non-dropping-particle":"","parse-names":false,"suffix":""},{"dropping-particle":"","family":"Davis","given":"F Caroline","non-dropping-particle":"","parse-names":false,"suffix":""},{"dropping-particle":"","family":"Ruberry","given":"Erika J","non-dropping-particle":"","parse-names":false,"suffix":""},{"dropping-particle":"","family":"Dinescu","given":"Diana","non-dropping-particle":"","parse-names":false,"suffix":""},{"dropping-particle":"","family":"Heatherton","given":"Todd F","non-dropping-particle":"","parse-names":false,"suffix":""},{"dropping-particle":"","family":"Stotland","given":"Mitchell A","non-dropping-particle":"","parse-names":false,"suffix":""},{"dropping-particle":"","family":"Whalen","given":"Paul J","non-dropping-particle":"","parse-names":false,"suffix":""}],"container-title":"Biology of mood &amp; anxiety disorders","id":"ITEM-1","issued":{"date-parts":[["2014"]]},"language":"eng","page":"11","publisher-place":"England","title":"Botulinum toxin-induced facial muscle paralysis affects amygdala responses to the perception of emotional expressions: preliminary findings from an A-B-A design.","type":"article-journal","volume":"4"},"uris":["http://www.mendeley.com/documents/?uuid=31ee03f0-af3e-4bd0-937e-f14369e0bf63"]},{"id":"ITEM-2","itemData":{"ISSN":"1047-3211, 1047-3211","abstract":"Reports an error in \"The link between facial feedback and neural activity within central circuitries of emotion—New insights from botulinum toxin-induced denervation of frown muscles\" by Andreas Hennenlotter, Christian Dresel, Florian Castrop, Andres O. Ceballos Baumann, Afra M. Wohlschläger and Bernhard Haslinger (Cerebral Cortex, 2009[Mar], Vol 19[3], 537-542). In the original article, a hyphen was left out of an author’s name. The name should have appeared as: Andres O. Ceballos-Baumann. (The following abstract of the original article appeared in record 2009-01880-004). Afferent feedback from muscles and skin has been suggested to influence our emotions during the control of facial expressions. Recent imaging studies have shown that imitation of facial expressions is associated with activation in limbic regions such as the amygdala. Yet, the physiological interaction between this limbic activation and facial feedback remains unclear. To study if facial feedback effects on limbic brain responses during intentional imitation of facial expressions, we applied botulinum toxin (BTX)-induced denervation of frown muscles in combination with functional magnetic resonance imaging as a reversible lesion model to minimize the occurrence of afferent muscular and cutaneous input. We show that, during imitation of angry facial expressions, reduced feedback due to BTX treatment attenuates activation of the left amygdala and its functional coupling with brain stem regions implicated in autonomic manifestations of emotional states. These findings demonstrate that facial feedback modulates neural activity within central circuitries of emotion during intentional imitation of facial expressions. Given that people tend to mimic the emotional expressions of others, this could provide a potential physiological basis for the social transfer of emotion. (PsycINFO Database Record (c) 2016 APA, all rights reserved)","author":[{"dropping-particle":"","family":"Hennenlotter","given":"Andreas","non-dropping-particle":"","parse-names":false,"suffix":""},{"dropping-particle":"","family":"Dresel","given":"Christian","non-dropping-particle":"","parse-names":false,"suffix":""},{"dropping-particle":"","family":"Castrop","given":"Florian","non-dropping-particle":"","parse-names":false,"suffix":""},{"dropping-particle":"","family":"Ceballos-Baumann","given":"Andres O","non-dropping-particle":"","parse-names":false,"suffix":""},{"dropping-particle":"","family":"Wohlschläger","given":"Afra M","non-dropping-particle":"","parse-names":false,"suffix":""},{"dropping-particle":"","family":"Haslinger","given":"Bernhard","non-dropping-particle":"","parse-names":false,"suffix":""}],"container-title":"Cerebral Cortex","id":"ITEM-2","issue":"1","issued":{"date-parts":[["2010"]]},"language":"English","note":"Date revised - 20100322\n\nLast updated - 2016-08-22\n\nSubjectsTermNotLitGenreText - Emotional States\n2834 2835 2842 8698 ; Facial Expressions\n1720 3163 5767 8698 ; Muscles\n398 400 5466 5472 8472 8698 ; Neurotoxins\n3775 5699 8698 8796 ; Physiology\n6474 8698 ; 213 8270 8698 ; 1098 1338 1353 1365 3484 369 398 400 4804 5607 5622 6296 8472 864 8698 ; 7336 8698 ; 2351 3451 4902 5078 5649 8698 8770 ; 3258 5695 8698 966","page":"253","publisher":"Oxford University Press","publisher-place":"Neurologische Klinik, Klinikum Rechts der Isar, Technische Universitat Munchen, Munchen, Germany ; Neurologisches Krankenhaus Munchen, Abteilung fur Neurologie und Klinische Neurophysiologie, Munchen, Germany","title":"\"The link between facial feedback and neural activity within central circuitries of emotion—New insights from botulinum toxin-induced denervation of frown muscles\": Erratum.","type":"article-journal","volume":"20"},"uris":["http://www.mendeley.com/documents/?uuid=a417c7a9-bfe4-488b-b13e-cad9b3a8861c"]}],"mendeley":{"formattedCitation":"&lt;sup&gt;91,92&lt;/sup&gt;","plainTextFormattedCitation":"91,92","previouslyFormattedCitation":"&lt;sup&gt;93,94&lt;/sup&gt;"},"properties":{"noteIndex":0},"schema":"https://github.com/citation-style-language/schema/raw/master/csl-citation.json"}</w:instrText>
      </w:r>
      <w:r w:rsidR="00B07F31">
        <w:fldChar w:fldCharType="separate"/>
      </w:r>
      <w:r w:rsidR="0002555C" w:rsidRPr="0002555C">
        <w:rPr>
          <w:noProof/>
          <w:vertAlign w:val="superscript"/>
        </w:rPr>
        <w:t>91,92</w:t>
      </w:r>
      <w:r w:rsidR="00B07F31">
        <w:fldChar w:fldCharType="end"/>
      </w:r>
      <w:r w:rsidR="00B07F31">
        <w:t>.</w:t>
      </w:r>
      <w:r w:rsidR="009C6783" w:rsidRPr="009C6783">
        <w:t xml:space="preserve"> </w:t>
      </w:r>
      <w:r w:rsidR="00B07F31">
        <w:t>Similarly</w:t>
      </w:r>
      <w:r w:rsidR="009C6783" w:rsidRPr="009C6783">
        <w:t xml:space="preserve">, </w:t>
      </w:r>
      <w:r w:rsidR="00B07F31">
        <w:t>a recent study found that there were a sizeable p</w:t>
      </w:r>
      <w:r w:rsidR="00B07F31" w:rsidRPr="009C6783">
        <w:t xml:space="preserve">roportion of participants who exhibited facial feedback effects </w:t>
      </w:r>
      <w:r w:rsidR="00B07F31">
        <w:t>but later indicated that they do not believe posed facial expressions can impact emotion</w:t>
      </w:r>
      <w:r w:rsidR="00B07F31">
        <w:fldChar w:fldCharType="begin" w:fldLock="1"/>
      </w:r>
      <w:r w:rsidR="0002555C">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uris":["http://www.mendeley.com/documents/?uuid=874e1986-689a-4f92-82ea-ca70841656b9"]}],"mendeley":{"formattedCitation":"&lt;sup&gt;80&lt;/sup&gt;","plainTextFormattedCitation":"80","previouslyFormattedCitation":"&lt;sup&gt;80&lt;/sup&gt;"},"properties":{"noteIndex":0},"schema":"https://github.com/citation-style-language/schema/raw/master/csl-citation.json"}</w:instrText>
      </w:r>
      <w:r w:rsidR="00B07F31">
        <w:fldChar w:fldCharType="separate"/>
      </w:r>
      <w:r w:rsidR="00800E3D" w:rsidRPr="00800E3D">
        <w:rPr>
          <w:noProof/>
          <w:vertAlign w:val="superscript"/>
        </w:rPr>
        <w:t>80</w:t>
      </w:r>
      <w:r w:rsidR="00B07F31">
        <w:fldChar w:fldCharType="end"/>
      </w:r>
      <w:r w:rsidR="00B07F31">
        <w:t>.</w:t>
      </w:r>
      <w:r w:rsidR="009C6783" w:rsidRPr="009C6783">
        <w:t xml:space="preserve"> </w:t>
      </w:r>
      <w:r w:rsidR="00B07F31">
        <w:t>T</w:t>
      </w:r>
      <w:r w:rsidR="009C6783" w:rsidRPr="009C6783">
        <w:t xml:space="preserve">his discrepancy between participants’ behavior and self-reports </w:t>
      </w:r>
      <w:r w:rsidR="00B07F31">
        <w:t>provides further evidence that facial feedback effects may occur unconsciously.</w:t>
      </w:r>
    </w:p>
    <w:p w14:paraId="598073F3" w14:textId="1D57FF14" w:rsidR="00004445" w:rsidRDefault="00B07F31" w:rsidP="00004445">
      <w:pPr>
        <w:pStyle w:val="APAHeading2"/>
        <w:spacing w:line="360" w:lineRule="auto"/>
      </w:pPr>
      <w:r>
        <w:t>Facial feedback effects outside of experimental contexts</w:t>
      </w:r>
    </w:p>
    <w:p w14:paraId="0AFB1847" w14:textId="0F53C805" w:rsidR="00515963" w:rsidRDefault="00057113" w:rsidP="00CE5B69">
      <w:pPr>
        <w:spacing w:line="360" w:lineRule="auto"/>
        <w:ind w:firstLine="720"/>
      </w:pPr>
      <w:r>
        <w:t xml:space="preserve">Although our study indicates that facial feedback can both initiate and modulate feelings of happiness, it is not yet clear how these effects may operate outside our experimental context. </w:t>
      </w:r>
      <w:r w:rsidR="00675EAB">
        <w:t xml:space="preserve">For example, people often pose smiles in their day-to-day life when dealing with customers, co-workers, friends, and acquaintances. </w:t>
      </w:r>
      <w:r w:rsidR="007E2322">
        <w:t xml:space="preserve">However, meta-analysis indicates that this so-called “emotion labor” is often associated with </w:t>
      </w:r>
      <w:r w:rsidR="007E2322">
        <w:rPr>
          <w:i/>
          <w:iCs/>
        </w:rPr>
        <w:t>decreases</w:t>
      </w:r>
      <w:r w:rsidR="007E2322">
        <w:t xml:space="preserve"> in well-being</w:t>
      </w:r>
      <w:r w:rsidR="00515963">
        <w:t xml:space="preserve"> in a real-world work context</w:t>
      </w:r>
      <w:r w:rsidR="00775F99">
        <w:fldChar w:fldCharType="begin" w:fldLock="1"/>
      </w:r>
      <w:r w:rsidR="0002555C">
        <w:instrText>ADDIN CSL_CITATION {"citationItems":[{"id":"ITEM-1","itemData":{"DOI":"10.1037/a0022876","ISSN":"10768998","PMID":"21728441","abstract":"This article provides a quantitative review of the link of emotional labor (emotion-rule dissonance, surface acting, and deep acting) with well-being and performance outcomes. The meta-analysis is based on 494 individual correlations drawn from a final sample of 95 independent studies. Results revealed substantial relationships of emotion-rule dissonance and surface acting with indicators of impaired well-being (ρs between .39 and .48) and job attitudes (ρs between -24 and -40) and a small negative relationship with performance outcomes (ρs between -20 and -05). Overall, deep acting displayed weak relationships with indicators of impaired well-being and job attitudes but positive relationships with emotional performance and customer satisfaction (ρs .18 and .37). A meta-analytic regression analysis provides information on the unique contribution of emotion-rule dissonance, surface acting, and deep acting in statistically predicting well-being and performance outcomes. Furthermore, a mediation analysis confirms theoretical models of emotional labor which suggest that surface acting partially mediates the relationship of emotion-rule dissonance with well-being. Implications for future research as well as pragmatic ramifications for organizational practices are discussed in conclusion. © 2011 American Psychological Association.","author":[{"dropping-particle":"","family":"Hülsheger","given":"Ute R.","non-dropping-particle":"","parse-names":false,"suffix":""},{"dropping-particle":"","family":"Schewe","given":"Anna F.","non-dropping-particle":"","parse-names":false,"suffix":""}],"container-title":"Journal of Occupational Health Psychology","id":"ITEM-1","issue":"3","issued":{"date-parts":[["2011"]]},"page":"361-389","title":"On the costs and benefits of emotional labor: A meta-analysis of three decades of research","type":"article-journal","volume":"16"},"uris":["http://www.mendeley.com/documents/?uuid=0878d36a-7474-43d7-8853-a47f2040b0cc"]}],"mendeley":{"formattedCitation":"&lt;sup&gt;93&lt;/sup&gt;","plainTextFormattedCitation":"93","previouslyFormattedCitation":"&lt;sup&gt;95&lt;/sup&gt;"},"properties":{"noteIndex":0},"schema":"https://github.com/citation-style-language/schema/raw/master/csl-citation.json"}</w:instrText>
      </w:r>
      <w:r w:rsidR="00775F99">
        <w:fldChar w:fldCharType="separate"/>
      </w:r>
      <w:r w:rsidR="0002555C" w:rsidRPr="0002555C">
        <w:rPr>
          <w:noProof/>
          <w:vertAlign w:val="superscript"/>
        </w:rPr>
        <w:t>93</w:t>
      </w:r>
      <w:r w:rsidR="00775F99">
        <w:fldChar w:fldCharType="end"/>
      </w:r>
      <w:r w:rsidR="007E2322">
        <w:t xml:space="preserve">. </w:t>
      </w:r>
      <w:r w:rsidR="00515963">
        <w:t xml:space="preserve">One possibility is that the mood-boosting effects of posed smiles in these scenarios are eclipsed </w:t>
      </w:r>
      <w:r w:rsidR="00515963">
        <w:lastRenderedPageBreak/>
        <w:t>by the mood-dampening effect of the situations calling for this emotion labor (e.g., difficult co-workers). Future research can investigate this possibility by, for example, manipulating whether emotion labor demands changes in facial expressions. A second explanations for discrepancies between the facial feedback literature and the emotion labor literature is that the effects of posed expressions on emotion are mediated by self-perception processes. S</w:t>
      </w:r>
      <w:r w:rsidR="007E2322">
        <w:t>elf-perception theor</w:t>
      </w:r>
      <w:r w:rsidR="00515963">
        <w:t xml:space="preserve">ies posit that </w:t>
      </w:r>
      <w:r w:rsidR="007E2322">
        <w:t>people’s behavior can influence their inferences about their attitudes or emotional states, but only when they have ambiguous explanations for their behavior</w:t>
      </w:r>
      <w:r w:rsidR="00515963">
        <w:fldChar w:fldCharType="begin" w:fldLock="1"/>
      </w:r>
      <w:r w:rsidR="0002555C">
        <w:instrText>ADDIN CSL_CITATION {"citationItems":[{"id":"ITEM-1","itemData":{"DOI":"10.1037/h0025146","ISBN":"0033-295X","ISSN":"0033295X","PMID":"5342882","abstract":"A theory of self-perception is proposed to provide an alternative in- terpretation for several of the major phenomena embraced by Fest- inger's theory of cognitive dissonance and to explicate some of the secondary patterns of data that have appeared in dissonance experi- ments. It is suggested that the attitude statements which comprise the major dependent variables in dissonance experiments may be regarded as interpersonal judgments in which the observer and the observed happen to be the same individual and that it is unnecessary to postu- late an aversive motivational drive toward consistency to account for the attitude change phenomena observed. Supporting experiments are presented, and metatheoretical contrasts between the \"radical\" be- havioral approach utilized and the phenomenological approach typi- fied by dissonance theory are discussed.","author":[{"dropping-particle":"","family":"Bem","given":"Daryl J.","non-dropping-particle":"","parse-names":false,"suffix":""}],"container-title":"Psychological Review","id":"ITEM-1","issue":"3","issued":{"date-parts":[["1967"]]},"page":"183-200","title":"Self Perception: An Alternative Interpretation of Cognitive Dissonance Phenomena","type":"article","volume":"74"},"uris":["http://www.mendeley.com/documents/?uuid=99743feb-413d-34ba-aa42-60f39327c1c5"]},{"id":"ITEM-2","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2","issue":"4","issued":{"date-parts":[["1974"]]},"page":"475-486","title":"Self-attribution of emotion: The effects of expressive behavior on the quality of emotional experience","type":"article-journal","volume":"29"},"uris":["http://www.mendeley.com/documents/?uuid=17af95c3-6da9-352a-ab35-5f38d2750f9c"]},{"id":"ITEM-3","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3","issued":{"date-parts":[["1992"]]},"page":"213-234","publisher-place":"Newbury Park","title":"The process of emotional experience: A self-perception theory","type":"chapter"},"uris":["http://www.mendeley.com/documents/?uuid=73afab4c-3537-46ed-ab25-32c95a20afc5"]}],"mendeley":{"formattedCitation":"&lt;sup&gt;45,46,94&lt;/sup&gt;","plainTextFormattedCitation":"45,46,94","previouslyFormattedCitation":"&lt;sup&gt;45,46,96&lt;/sup&gt;"},"properties":{"noteIndex":0},"schema":"https://github.com/citation-style-language/schema/raw/master/csl-citation.json"}</w:instrText>
      </w:r>
      <w:r w:rsidR="00515963">
        <w:fldChar w:fldCharType="separate"/>
      </w:r>
      <w:r w:rsidR="0002555C" w:rsidRPr="0002555C">
        <w:rPr>
          <w:noProof/>
          <w:vertAlign w:val="superscript"/>
        </w:rPr>
        <w:t>45,46,94</w:t>
      </w:r>
      <w:r w:rsidR="00515963">
        <w:fldChar w:fldCharType="end"/>
      </w:r>
      <w:r w:rsidR="00515963">
        <w:t xml:space="preserve">. Facial feedback effects may have emerged in our study because participants did not have an obvious rationale for posing smiles. However, such effects may disappear when people aware that they are posing smiles to, for example, appease a </w:t>
      </w:r>
      <w:r w:rsidR="00CE5B69">
        <w:t>customer</w:t>
      </w:r>
      <w:r w:rsidR="00515963">
        <w:t xml:space="preserve">. Future research can test </w:t>
      </w:r>
      <w:r w:rsidR="00CE5B69">
        <w:t xml:space="preserve">this possibility </w:t>
      </w:r>
      <w:r w:rsidR="00515963">
        <w:t>by manipulating the rationale for posing facial expressions of emotion.</w:t>
      </w:r>
    </w:p>
    <w:p w14:paraId="34BB7530" w14:textId="3BD38BE8" w:rsidR="00EF152F" w:rsidRDefault="00CE5B69" w:rsidP="000C5D27">
      <w:pPr>
        <w:spacing w:line="360" w:lineRule="auto"/>
        <w:ind w:firstLine="720"/>
      </w:pPr>
      <w:r>
        <w:t>Our results also have implications for ongoing discussions regarding</w:t>
      </w:r>
      <w:r w:rsidRPr="00CE5B69">
        <w:t xml:space="preserve"> </w:t>
      </w:r>
      <w:r>
        <w:t xml:space="preserve">whether facial feedback interventions can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and reduce depression</w:t>
      </w:r>
      <w:r w:rsidRPr="006B702C">
        <w:fldChar w:fldCharType="begin" w:fldLock="1"/>
      </w:r>
      <w:r w:rsidR="0002555C">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ian Journal of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20,29–38,21,39,22–28&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Our findings that facial feedback increased positive emotions (i.e</w:t>
      </w:r>
      <w:r w:rsidR="00467A3E">
        <w:t>.</w:t>
      </w:r>
      <w:r>
        <w:t xml:space="preserve">, happiness) and decreased negative emotions (i.e., anxiety and anger) provide some support for these ideas. However, our results simultaneously highlight that such effects are quite small. Indeed, the estimated mood-boosting effect of facial feedback was roughly the same as that of looking at positive images, such as </w:t>
      </w:r>
      <w:r w:rsidRPr="006B702C">
        <w:t>rainbows</w:t>
      </w:r>
      <w:r>
        <w:t xml:space="preserve">, </w:t>
      </w:r>
      <w:r w:rsidRPr="006B702C">
        <w:t xml:space="preserve">flowers, </w:t>
      </w:r>
      <w:r>
        <w:t xml:space="preserve">and puppies. </w:t>
      </w:r>
      <w:r w:rsidR="0002555C">
        <w:t>It is, of course, possible that the small effects of facial feedback on emotion could accumulate into meaningful changes in well-being</w:t>
      </w:r>
      <w:r w:rsidR="0002555C">
        <w:fldChar w:fldCharType="begin" w:fldLock="1"/>
      </w:r>
      <w:r w:rsidR="0002555C">
        <w:instrText>ADDIN CSL_CITATION {"citationItems":[{"id":"ITEM-1","itemData":{"DOI":"10.1177/2515245919847202","ISBN":"2515245920979","ISSN":"2515-2459","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author":[{"dropping-particle":"","family":"Funder","given":"David C.","non-dropping-particle":"","parse-names":false,"suffix":""},{"dropping-particle":"","family":"Ozer","given":"Daniel J.","non-dropping-particle":"","parse-names":false,"suffix":""}],"container-title":"Advances in Methods and Practices in Psychological Science","id":"ITEM-1","issue":"2","issued":{"date-parts":[["2019"]]},"page":"156-168","title":"Evaluating effect size in psychological research: Sense and nonsense","type":"article-journal","volume":"2"},"uris":["http://www.mendeley.com/documents/?uuid=54acbcf7-aa68-454f-8285-98b7edaa7e3b"]}],"mendeley":{"formattedCitation":"&lt;sup&gt;95&lt;/sup&gt;","plainTextFormattedCitation":"95"},"properties":{"noteIndex":0},"schema":"https://github.com/citation-style-language/schema/raw/master/csl-citation.json"}</w:instrText>
      </w:r>
      <w:r w:rsidR="0002555C">
        <w:fldChar w:fldCharType="separate"/>
      </w:r>
      <w:r w:rsidR="0002555C" w:rsidRPr="0002555C">
        <w:rPr>
          <w:noProof/>
          <w:vertAlign w:val="superscript"/>
        </w:rPr>
        <w:t>95</w:t>
      </w:r>
      <w:r w:rsidR="0002555C">
        <w:fldChar w:fldCharType="end"/>
      </w:r>
      <w:r w:rsidR="0002555C">
        <w:t xml:space="preserve">. However, given that mere exposure to positive images has not emerged as </w:t>
      </w:r>
      <w:r w:rsidR="000C5D27">
        <w:t>a serious candidate for addressing the world’s mental health crisis, it seems that the far more theoretically ambiguous effects of facial feedback will.</w:t>
      </w:r>
    </w:p>
    <w:p w14:paraId="6794AAED" w14:textId="04DB69A7" w:rsidR="000C5D27" w:rsidRPr="006B702C" w:rsidRDefault="000C5D27" w:rsidP="000C5D27">
      <w:pPr>
        <w:pStyle w:val="APAHeading1"/>
        <w:spacing w:line="360" w:lineRule="auto"/>
        <w:rPr>
          <w:rStyle w:val="APAHeading2Char"/>
          <w:rFonts w:ascii="Times New Roman" w:hAnsi="Times New Roman" w:cs="Times New Roman"/>
          <w:sz w:val="24"/>
          <w:szCs w:val="24"/>
        </w:rPr>
      </w:pPr>
      <w:r>
        <w:rPr>
          <w:rFonts w:ascii="Times New Roman" w:hAnsi="Times New Roman" w:cs="Times New Roman"/>
          <w:sz w:val="24"/>
          <w:szCs w:val="24"/>
        </w:rPr>
        <w:t>Conclusion</w:t>
      </w:r>
    </w:p>
    <w:p w14:paraId="3DAB16C0" w14:textId="77777777" w:rsidR="000C5D27" w:rsidRDefault="000C5D27" w:rsidP="000C5D27">
      <w:pPr>
        <w:spacing w:line="360" w:lineRule="auto"/>
      </w:pPr>
    </w:p>
    <w:p w14:paraId="5FDA2FF4" w14:textId="77777777" w:rsidR="00EF152F" w:rsidRDefault="00EF152F">
      <w:r>
        <w:br w:type="page"/>
      </w:r>
    </w:p>
    <w:p w14:paraId="38C18E6D" w14:textId="77777777" w:rsidR="007D4CC7" w:rsidRPr="006B702C" w:rsidRDefault="007D4CC7" w:rsidP="000753E1">
      <w:pPr>
        <w:pStyle w:val="Heading1"/>
        <w:spacing w:line="360" w:lineRule="auto"/>
        <w:contextualSpacing/>
      </w:pPr>
      <w:bookmarkStart w:id="19" w:name="_eu42wryxms89" w:colFirst="0" w:colLast="0"/>
      <w:bookmarkEnd w:id="19"/>
      <w:r w:rsidRPr="006B702C">
        <w:lastRenderedPageBreak/>
        <w:t>References</w:t>
      </w:r>
    </w:p>
    <w:p w14:paraId="3078DD7A" w14:textId="4073D7A9" w:rsidR="0002555C" w:rsidRPr="0002555C" w:rsidRDefault="00E467AE" w:rsidP="0002555C">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02555C" w:rsidRPr="0002555C">
        <w:rPr>
          <w:noProof/>
        </w:rPr>
        <w:t>1.</w:t>
      </w:r>
      <w:r w:rsidR="0002555C" w:rsidRPr="0002555C">
        <w:rPr>
          <w:noProof/>
        </w:rPr>
        <w:tab/>
        <w:t xml:space="preserve">Zajonc, R. B. The primacy of affect. </w:t>
      </w:r>
      <w:r w:rsidR="0002555C" w:rsidRPr="0002555C">
        <w:rPr>
          <w:i/>
          <w:iCs/>
          <w:noProof/>
        </w:rPr>
        <w:t>Am. Psychol.</w:t>
      </w:r>
      <w:r w:rsidR="0002555C" w:rsidRPr="0002555C">
        <w:rPr>
          <w:noProof/>
        </w:rPr>
        <w:t xml:space="preserve"> </w:t>
      </w:r>
      <w:r w:rsidR="0002555C" w:rsidRPr="0002555C">
        <w:rPr>
          <w:b/>
          <w:bCs/>
          <w:noProof/>
        </w:rPr>
        <w:t>40</w:t>
      </w:r>
      <w:r w:rsidR="0002555C" w:rsidRPr="0002555C">
        <w:rPr>
          <w:noProof/>
        </w:rPr>
        <w:t>, 849–850 (1985).</w:t>
      </w:r>
    </w:p>
    <w:p w14:paraId="27D5683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w:t>
      </w:r>
      <w:r w:rsidRPr="0002555C">
        <w:rPr>
          <w:noProof/>
        </w:rPr>
        <w:tab/>
        <w:t xml:space="preserve">Tomkins, S. </w:t>
      </w:r>
      <w:r w:rsidRPr="0002555C">
        <w:rPr>
          <w:i/>
          <w:iCs/>
          <w:noProof/>
        </w:rPr>
        <w:t>Affect imagery consciousness: Vol 1 The positive affects</w:t>
      </w:r>
      <w:r w:rsidRPr="0002555C">
        <w:rPr>
          <w:noProof/>
        </w:rPr>
        <w:t>. (Springer, 1962).</w:t>
      </w:r>
    </w:p>
    <w:p w14:paraId="410CBA9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w:t>
      </w:r>
      <w:r w:rsidRPr="0002555C">
        <w:rPr>
          <w:noProof/>
        </w:rPr>
        <w:tab/>
        <w:t xml:space="preserve">Laird, J. D. &amp; Crosby, M. Individual differences in self-attribution of emotion. in </w:t>
      </w:r>
      <w:r w:rsidRPr="0002555C">
        <w:rPr>
          <w:i/>
          <w:iCs/>
          <w:noProof/>
        </w:rPr>
        <w:t>Thought and feeling: Cognitive alteration of feeling states</w:t>
      </w:r>
      <w:r w:rsidRPr="0002555C">
        <w:rPr>
          <w:noProof/>
        </w:rPr>
        <w:t xml:space="preserve"> 44–59 (1974).</w:t>
      </w:r>
    </w:p>
    <w:p w14:paraId="205FD35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w:t>
      </w:r>
      <w:r w:rsidRPr="0002555C">
        <w:rPr>
          <w:noProof/>
        </w:rPr>
        <w:tab/>
        <w:t xml:space="preserve">Allport, F. H. A physiological-genetic theory of feeling and emotion. </w:t>
      </w:r>
      <w:r w:rsidRPr="0002555C">
        <w:rPr>
          <w:i/>
          <w:iCs/>
          <w:noProof/>
        </w:rPr>
        <w:t>Psychol. Rev.</w:t>
      </w:r>
      <w:r w:rsidRPr="0002555C">
        <w:rPr>
          <w:noProof/>
        </w:rPr>
        <w:t xml:space="preserve"> </w:t>
      </w:r>
      <w:r w:rsidRPr="0002555C">
        <w:rPr>
          <w:b/>
          <w:bCs/>
          <w:noProof/>
        </w:rPr>
        <w:t>29</w:t>
      </w:r>
      <w:r w:rsidRPr="0002555C">
        <w:rPr>
          <w:noProof/>
        </w:rPr>
        <w:t>, 132–139 (1922).</w:t>
      </w:r>
    </w:p>
    <w:p w14:paraId="173B237F"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w:t>
      </w:r>
      <w:r w:rsidRPr="0002555C">
        <w:rPr>
          <w:noProof/>
        </w:rPr>
        <w:tab/>
        <w:t xml:space="preserve">Levenson, R. W., Ekman, P. &amp; Friesen, W. V. Voluntary facial action generates emotion-specific autonomic nervous system activity. </w:t>
      </w:r>
      <w:r w:rsidRPr="0002555C">
        <w:rPr>
          <w:i/>
          <w:iCs/>
          <w:noProof/>
        </w:rPr>
        <w:t>Psychophysiology</w:t>
      </w:r>
      <w:r w:rsidRPr="0002555C">
        <w:rPr>
          <w:noProof/>
        </w:rPr>
        <w:t xml:space="preserve"> </w:t>
      </w:r>
      <w:r w:rsidRPr="0002555C">
        <w:rPr>
          <w:b/>
          <w:bCs/>
          <w:noProof/>
        </w:rPr>
        <w:t>27</w:t>
      </w:r>
      <w:r w:rsidRPr="0002555C">
        <w:rPr>
          <w:noProof/>
        </w:rPr>
        <w:t>, 363–384 (1990).</w:t>
      </w:r>
    </w:p>
    <w:p w14:paraId="52CD7AC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w:t>
      </w:r>
      <w:r w:rsidRPr="0002555C">
        <w:rPr>
          <w:noProof/>
        </w:rPr>
        <w:tab/>
        <w:t xml:space="preserve">Coan, J. A., Allen, J. J. B. &amp; Harmon-Jones, E. Voluntary facial expression and hemispheric asymmetry over the frontal cortex. </w:t>
      </w:r>
      <w:r w:rsidRPr="0002555C">
        <w:rPr>
          <w:i/>
          <w:iCs/>
          <w:noProof/>
        </w:rPr>
        <w:t>Psychophysiology</w:t>
      </w:r>
      <w:r w:rsidRPr="0002555C">
        <w:rPr>
          <w:noProof/>
        </w:rPr>
        <w:t xml:space="preserve"> </w:t>
      </w:r>
      <w:r w:rsidRPr="0002555C">
        <w:rPr>
          <w:b/>
          <w:bCs/>
          <w:noProof/>
        </w:rPr>
        <w:t>38</w:t>
      </w:r>
      <w:r w:rsidRPr="0002555C">
        <w:rPr>
          <w:noProof/>
        </w:rPr>
        <w:t>, 912–925 (2001).</w:t>
      </w:r>
    </w:p>
    <w:p w14:paraId="2FEC149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w:t>
      </w:r>
      <w:r w:rsidRPr="0002555C">
        <w:rPr>
          <w:noProof/>
        </w:rPr>
        <w:tab/>
        <w:t xml:space="preserve">Scherer, K. R. &amp; Moors, A. The emotion process: Event appraisal and component differentiation. </w:t>
      </w:r>
      <w:r w:rsidRPr="0002555C">
        <w:rPr>
          <w:i/>
          <w:iCs/>
          <w:noProof/>
        </w:rPr>
        <w:t>Annu. Rev. Psychol.</w:t>
      </w:r>
      <w:r w:rsidRPr="0002555C">
        <w:rPr>
          <w:noProof/>
        </w:rPr>
        <w:t xml:space="preserve"> </w:t>
      </w:r>
      <w:r w:rsidRPr="0002555C">
        <w:rPr>
          <w:b/>
          <w:bCs/>
          <w:noProof/>
        </w:rPr>
        <w:t>70</w:t>
      </w:r>
      <w:r w:rsidRPr="0002555C">
        <w:rPr>
          <w:noProof/>
        </w:rPr>
        <w:t>, 719–745 (2019).</w:t>
      </w:r>
    </w:p>
    <w:p w14:paraId="0EDF893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w:t>
      </w:r>
      <w:r w:rsidRPr="0002555C">
        <w:rPr>
          <w:noProof/>
        </w:rPr>
        <w:tab/>
        <w:t xml:space="preserve">Stepper, S. &amp; Strack, F. Proprioceptive determinants of emotional and nonemotional feelings. </w:t>
      </w:r>
      <w:r w:rsidRPr="0002555C">
        <w:rPr>
          <w:i/>
          <w:iCs/>
          <w:noProof/>
        </w:rPr>
        <w:t>J. Pers. Soc. Psychol.</w:t>
      </w:r>
      <w:r w:rsidRPr="0002555C">
        <w:rPr>
          <w:noProof/>
        </w:rPr>
        <w:t xml:space="preserve"> </w:t>
      </w:r>
      <w:r w:rsidRPr="0002555C">
        <w:rPr>
          <w:b/>
          <w:bCs/>
          <w:noProof/>
        </w:rPr>
        <w:t>64</w:t>
      </w:r>
      <w:r w:rsidRPr="0002555C">
        <w:rPr>
          <w:noProof/>
        </w:rPr>
        <w:t>, 211–220 (1993).</w:t>
      </w:r>
    </w:p>
    <w:p w14:paraId="30A046C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w:t>
      </w:r>
      <w:r w:rsidRPr="0002555C">
        <w:rPr>
          <w:noProof/>
        </w:rPr>
        <w:tab/>
        <w:t xml:space="preserve">Friedman, B. H. Feelings and the body: The Jamesian perspective on autonomic specificity of emotion. </w:t>
      </w:r>
      <w:r w:rsidRPr="0002555C">
        <w:rPr>
          <w:i/>
          <w:iCs/>
          <w:noProof/>
        </w:rPr>
        <w:t>Biol. Psychol.</w:t>
      </w:r>
      <w:r w:rsidRPr="0002555C">
        <w:rPr>
          <w:noProof/>
        </w:rPr>
        <w:t xml:space="preserve"> </w:t>
      </w:r>
      <w:r w:rsidRPr="0002555C">
        <w:rPr>
          <w:b/>
          <w:bCs/>
          <w:noProof/>
        </w:rPr>
        <w:t>84</w:t>
      </w:r>
      <w:r w:rsidRPr="0002555C">
        <w:rPr>
          <w:noProof/>
        </w:rPr>
        <w:t>, 383–393 (2010).</w:t>
      </w:r>
    </w:p>
    <w:p w14:paraId="0FC7BF1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0.</w:t>
      </w:r>
      <w:r w:rsidRPr="0002555C">
        <w:rPr>
          <w:noProof/>
        </w:rPr>
        <w:tab/>
        <w:t xml:space="preserve">James, W. Discussion: The physical basis of emotion. </w:t>
      </w:r>
      <w:r w:rsidRPr="0002555C">
        <w:rPr>
          <w:i/>
          <w:iCs/>
          <w:noProof/>
        </w:rPr>
        <w:t>Psychol. Rev.</w:t>
      </w:r>
      <w:r w:rsidRPr="0002555C">
        <w:rPr>
          <w:noProof/>
        </w:rPr>
        <w:t xml:space="preserve"> </w:t>
      </w:r>
      <w:r w:rsidRPr="0002555C">
        <w:rPr>
          <w:b/>
          <w:bCs/>
          <w:noProof/>
        </w:rPr>
        <w:t>1</w:t>
      </w:r>
      <w:r w:rsidRPr="0002555C">
        <w:rPr>
          <w:noProof/>
        </w:rPr>
        <w:t>, 516–529 (1894).</w:t>
      </w:r>
    </w:p>
    <w:p w14:paraId="7CFAD92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1.</w:t>
      </w:r>
      <w:r w:rsidRPr="0002555C">
        <w:rPr>
          <w:noProof/>
        </w:rPr>
        <w:tab/>
        <w:t xml:space="preserve">Lange, C. G. </w:t>
      </w:r>
      <w:r w:rsidRPr="0002555C">
        <w:rPr>
          <w:i/>
          <w:iCs/>
          <w:noProof/>
        </w:rPr>
        <w:t>Om sindsbevaegelser; et psyko-fysiologisk studie</w:t>
      </w:r>
      <w:r w:rsidRPr="0002555C">
        <w:rPr>
          <w:noProof/>
        </w:rPr>
        <w:t>. (Lund, 1885).</w:t>
      </w:r>
    </w:p>
    <w:p w14:paraId="3E699A6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2.</w:t>
      </w:r>
      <w:r w:rsidRPr="0002555C">
        <w:rPr>
          <w:noProof/>
        </w:rPr>
        <w:tab/>
        <w:t xml:space="preserve">Cannon, W. The James-Lange theory of emotions: A critical examination and an alternative theory. </w:t>
      </w:r>
      <w:r w:rsidRPr="0002555C">
        <w:rPr>
          <w:i/>
          <w:iCs/>
          <w:noProof/>
        </w:rPr>
        <w:t>Am. J. Psychol.</w:t>
      </w:r>
      <w:r w:rsidRPr="0002555C">
        <w:rPr>
          <w:noProof/>
        </w:rPr>
        <w:t xml:space="preserve"> </w:t>
      </w:r>
      <w:r w:rsidRPr="0002555C">
        <w:rPr>
          <w:b/>
          <w:bCs/>
          <w:noProof/>
        </w:rPr>
        <w:t>39</w:t>
      </w:r>
      <w:r w:rsidRPr="0002555C">
        <w:rPr>
          <w:noProof/>
        </w:rPr>
        <w:t>, 106–124 (1927).</w:t>
      </w:r>
    </w:p>
    <w:p w14:paraId="7455A80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3.</w:t>
      </w:r>
      <w:r w:rsidRPr="0002555C">
        <w:rPr>
          <w:noProof/>
        </w:rPr>
        <w:tab/>
        <w:t xml:space="preserve">Cannon, W. </w:t>
      </w:r>
      <w:r w:rsidRPr="0002555C">
        <w:rPr>
          <w:i/>
          <w:iCs/>
          <w:noProof/>
        </w:rPr>
        <w:t>Bodily Changes in Pain, Hunger, Fear and Rage</w:t>
      </w:r>
      <w:r w:rsidRPr="0002555C">
        <w:rPr>
          <w:noProof/>
        </w:rPr>
        <w:t>. (D Appleton and Company, 1915).</w:t>
      </w:r>
    </w:p>
    <w:p w14:paraId="151CE8DF"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4.</w:t>
      </w:r>
      <w:r w:rsidRPr="0002555C">
        <w:rPr>
          <w:noProof/>
        </w:rPr>
        <w:tab/>
        <w:t xml:space="preserve">Sherrington, C. S. Experiments on the value of vascular and visceral factors for the genesis of emotion. </w:t>
      </w:r>
      <w:r w:rsidRPr="0002555C">
        <w:rPr>
          <w:i/>
          <w:iCs/>
          <w:noProof/>
        </w:rPr>
        <w:t>Proc. R. Soc. London</w:t>
      </w:r>
      <w:r w:rsidRPr="0002555C">
        <w:rPr>
          <w:noProof/>
        </w:rPr>
        <w:t xml:space="preserve"> </w:t>
      </w:r>
      <w:r w:rsidRPr="0002555C">
        <w:rPr>
          <w:b/>
          <w:bCs/>
          <w:noProof/>
        </w:rPr>
        <w:t>66</w:t>
      </w:r>
      <w:r w:rsidRPr="0002555C">
        <w:rPr>
          <w:noProof/>
        </w:rPr>
        <w:t>, 390–403 (1899).</w:t>
      </w:r>
    </w:p>
    <w:p w14:paraId="111E671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lastRenderedPageBreak/>
        <w:t>15.</w:t>
      </w:r>
      <w:r w:rsidRPr="0002555C">
        <w:rPr>
          <w:noProof/>
        </w:rPr>
        <w:tab/>
        <w:t xml:space="preserve">Ansfield, M. E. Smiling when distressed: when a smile is a frown turned upside down. </w:t>
      </w:r>
      <w:r w:rsidRPr="0002555C">
        <w:rPr>
          <w:i/>
          <w:iCs/>
          <w:noProof/>
        </w:rPr>
        <w:t>Personal. Soc. Psychol. Bull.</w:t>
      </w:r>
      <w:r w:rsidRPr="0002555C">
        <w:rPr>
          <w:noProof/>
        </w:rPr>
        <w:t xml:space="preserve"> </w:t>
      </w:r>
      <w:r w:rsidRPr="0002555C">
        <w:rPr>
          <w:b/>
          <w:bCs/>
          <w:noProof/>
        </w:rPr>
        <w:t>33</w:t>
      </w:r>
      <w:r w:rsidRPr="0002555C">
        <w:rPr>
          <w:noProof/>
        </w:rPr>
        <w:t>, 763–775 (2007).</w:t>
      </w:r>
    </w:p>
    <w:p w14:paraId="56659A0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6.</w:t>
      </w:r>
      <w:r w:rsidRPr="0002555C">
        <w:rPr>
          <w:noProof/>
        </w:rPr>
        <w:tab/>
        <w:t xml:space="preserve">Kraft, T. L. &amp; Pressman, S. D. Grin and bear it: The influence of manipulated facial expression on the stress response. </w:t>
      </w:r>
      <w:r w:rsidRPr="0002555C">
        <w:rPr>
          <w:i/>
          <w:iCs/>
          <w:noProof/>
        </w:rPr>
        <w:t>Psychol. Sci.</w:t>
      </w:r>
      <w:r w:rsidRPr="0002555C">
        <w:rPr>
          <w:noProof/>
        </w:rPr>
        <w:t xml:space="preserve"> </w:t>
      </w:r>
      <w:r w:rsidRPr="0002555C">
        <w:rPr>
          <w:b/>
          <w:bCs/>
          <w:noProof/>
        </w:rPr>
        <w:t>23</w:t>
      </w:r>
      <w:r w:rsidRPr="0002555C">
        <w:rPr>
          <w:noProof/>
        </w:rPr>
        <w:t>, 1372–1378 (2012).</w:t>
      </w:r>
    </w:p>
    <w:p w14:paraId="12D39D2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7.</w:t>
      </w:r>
      <w:r w:rsidRPr="0002555C">
        <w:rPr>
          <w:noProof/>
        </w:rPr>
        <w:tab/>
        <w:t xml:space="preserve">Schmitz, B. </w:t>
      </w:r>
      <w:r w:rsidRPr="0002555C">
        <w:rPr>
          <w:i/>
          <w:iCs/>
          <w:noProof/>
        </w:rPr>
        <w:t>Art-of-Living</w:t>
      </w:r>
      <w:r w:rsidRPr="0002555C">
        <w:rPr>
          <w:noProof/>
        </w:rPr>
        <w:t>. vol. 63 (2016).</w:t>
      </w:r>
    </w:p>
    <w:p w14:paraId="5B4065A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8.</w:t>
      </w:r>
      <w:r w:rsidRPr="0002555C">
        <w:rPr>
          <w:noProof/>
        </w:rPr>
        <w:tab/>
        <w:t xml:space="preserve">Lyubomirsky, S. </w:t>
      </w:r>
      <w:r w:rsidRPr="0002555C">
        <w:rPr>
          <w:i/>
          <w:iCs/>
          <w:noProof/>
        </w:rPr>
        <w:t>The how of happiness: A scientific approach to getting the life you want</w:t>
      </w:r>
      <w:r w:rsidRPr="0002555C">
        <w:rPr>
          <w:noProof/>
        </w:rPr>
        <w:t>. (Penguin, 2008).</w:t>
      </w:r>
    </w:p>
    <w:p w14:paraId="508900B3"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19.</w:t>
      </w:r>
      <w:r w:rsidRPr="0002555C">
        <w:rPr>
          <w:noProof/>
        </w:rPr>
        <w:tab/>
        <w:t xml:space="preserve">Alam, M., Barrett, K. C., Hodapp, R. M. &amp; Arndt, K. A. Botulinum toxin and the facial feedback hypothesis: can looking better make you feel happier? </w:t>
      </w:r>
      <w:r w:rsidRPr="0002555C">
        <w:rPr>
          <w:i/>
          <w:iCs/>
          <w:noProof/>
        </w:rPr>
        <w:t>J. Am. Acad. Dermatol.</w:t>
      </w:r>
      <w:r w:rsidRPr="0002555C">
        <w:rPr>
          <w:noProof/>
        </w:rPr>
        <w:t xml:space="preserve"> </w:t>
      </w:r>
      <w:r w:rsidRPr="0002555C">
        <w:rPr>
          <w:b/>
          <w:bCs/>
          <w:noProof/>
        </w:rPr>
        <w:t>58</w:t>
      </w:r>
      <w:r w:rsidRPr="0002555C">
        <w:rPr>
          <w:noProof/>
        </w:rPr>
        <w:t>, 1061–1072 (2008).</w:t>
      </w:r>
    </w:p>
    <w:p w14:paraId="32ECB9F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0.</w:t>
      </w:r>
      <w:r w:rsidRPr="0002555C">
        <w:rPr>
          <w:noProof/>
        </w:rPr>
        <w:tab/>
        <w:t xml:space="preserve">Alves, M. C., Sobreira, G., Aleixo, M. A. &amp; Oliveira, J. M. Facing depression with botulinum toxin: Literature review. </w:t>
      </w:r>
      <w:r w:rsidRPr="0002555C">
        <w:rPr>
          <w:i/>
          <w:iCs/>
          <w:noProof/>
        </w:rPr>
        <w:t>Eur. Psychiatry</w:t>
      </w:r>
      <w:r w:rsidRPr="0002555C">
        <w:rPr>
          <w:noProof/>
        </w:rPr>
        <w:t xml:space="preserve"> </w:t>
      </w:r>
      <w:r w:rsidRPr="0002555C">
        <w:rPr>
          <w:b/>
          <w:bCs/>
          <w:noProof/>
        </w:rPr>
        <w:t>335</w:t>
      </w:r>
      <w:r w:rsidRPr="0002555C">
        <w:rPr>
          <w:noProof/>
        </w:rPr>
        <w:t>, 5290–5643 (2016).</w:t>
      </w:r>
    </w:p>
    <w:p w14:paraId="3EA79BB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1.</w:t>
      </w:r>
      <w:r w:rsidRPr="0002555C">
        <w:rPr>
          <w:noProof/>
        </w:rPr>
        <w:tab/>
        <w:t xml:space="preserve">Chugh, S., Chhabria, A., Jung, S., Kruger, T. H. C. &amp; Wollmer, M. A. Botulinum toxin as a treatment for depression in a real-world setting. </w:t>
      </w:r>
      <w:r w:rsidRPr="0002555C">
        <w:rPr>
          <w:i/>
          <w:iCs/>
          <w:noProof/>
        </w:rPr>
        <w:t>J. Psychiatr. Pract.</w:t>
      </w:r>
      <w:r w:rsidRPr="0002555C">
        <w:rPr>
          <w:noProof/>
        </w:rPr>
        <w:t xml:space="preserve"> </w:t>
      </w:r>
      <w:r w:rsidRPr="0002555C">
        <w:rPr>
          <w:b/>
          <w:bCs/>
          <w:noProof/>
        </w:rPr>
        <w:t>24</w:t>
      </w:r>
      <w:r w:rsidRPr="0002555C">
        <w:rPr>
          <w:noProof/>
        </w:rPr>
        <w:t>, 15–20 (2018).</w:t>
      </w:r>
    </w:p>
    <w:p w14:paraId="3F0C900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2.</w:t>
      </w:r>
      <w:r w:rsidRPr="0002555C">
        <w:rPr>
          <w:noProof/>
        </w:rPr>
        <w:tab/>
        <w:t xml:space="preserve">Finzi, E. Update: Botulinum toxin for depression: More than skin deep. </w:t>
      </w:r>
      <w:r w:rsidRPr="0002555C">
        <w:rPr>
          <w:i/>
          <w:iCs/>
          <w:noProof/>
        </w:rPr>
        <w:t>Dermatologic Surg.</w:t>
      </w:r>
      <w:r w:rsidRPr="0002555C">
        <w:rPr>
          <w:noProof/>
        </w:rPr>
        <w:t xml:space="preserve"> </w:t>
      </w:r>
      <w:r w:rsidRPr="0002555C">
        <w:rPr>
          <w:b/>
          <w:bCs/>
          <w:noProof/>
        </w:rPr>
        <w:t>44</w:t>
      </w:r>
      <w:r w:rsidRPr="0002555C">
        <w:rPr>
          <w:noProof/>
        </w:rPr>
        <w:t>, 1363–1365 (2018).</w:t>
      </w:r>
    </w:p>
    <w:p w14:paraId="5FFEDF6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3.</w:t>
      </w:r>
      <w:r w:rsidRPr="0002555C">
        <w:rPr>
          <w:noProof/>
        </w:rPr>
        <w:tab/>
        <w:t xml:space="preserve">Finzi, E. &amp; Rosenthal, N. E. Emotional proprioception: Treatment of depression with afferent facial feedback. </w:t>
      </w:r>
      <w:r w:rsidRPr="0002555C">
        <w:rPr>
          <w:i/>
          <w:iCs/>
          <w:noProof/>
        </w:rPr>
        <w:t>J. Psychiatr. Res.</w:t>
      </w:r>
      <w:r w:rsidRPr="0002555C">
        <w:rPr>
          <w:noProof/>
        </w:rPr>
        <w:t xml:space="preserve"> </w:t>
      </w:r>
      <w:r w:rsidRPr="0002555C">
        <w:rPr>
          <w:b/>
          <w:bCs/>
          <w:noProof/>
        </w:rPr>
        <w:t>80</w:t>
      </w:r>
      <w:r w:rsidRPr="0002555C">
        <w:rPr>
          <w:noProof/>
        </w:rPr>
        <w:t>, 93–96 (2016).</w:t>
      </w:r>
    </w:p>
    <w:p w14:paraId="4FCDFB83"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4.</w:t>
      </w:r>
      <w:r w:rsidRPr="0002555C">
        <w:rPr>
          <w:noProof/>
        </w:rPr>
        <w:tab/>
        <w:t xml:space="preserve">Finzi, E. &amp; Rosenthal, N. E. Treatment of depression with onabotulinumtoxinA: A randomized, double-blind, placebo controlled trial. </w:t>
      </w:r>
      <w:r w:rsidRPr="0002555C">
        <w:rPr>
          <w:i/>
          <w:iCs/>
          <w:noProof/>
        </w:rPr>
        <w:t>J. Psychiatr. Res.</w:t>
      </w:r>
      <w:r w:rsidRPr="0002555C">
        <w:rPr>
          <w:noProof/>
        </w:rPr>
        <w:t xml:space="preserve"> </w:t>
      </w:r>
      <w:r w:rsidRPr="0002555C">
        <w:rPr>
          <w:b/>
          <w:bCs/>
          <w:noProof/>
        </w:rPr>
        <w:t>52</w:t>
      </w:r>
      <w:r w:rsidRPr="0002555C">
        <w:rPr>
          <w:noProof/>
        </w:rPr>
        <w:t>, 1–6 (2014).</w:t>
      </w:r>
    </w:p>
    <w:p w14:paraId="2C36C328"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5.</w:t>
      </w:r>
      <w:r w:rsidRPr="0002555C">
        <w:rPr>
          <w:noProof/>
        </w:rPr>
        <w:tab/>
        <w:t xml:space="preserve">Finzi, E. &amp; Wasserman, E. Treatment of depression with botulinum toxin A: A case series. </w:t>
      </w:r>
      <w:r w:rsidRPr="0002555C">
        <w:rPr>
          <w:i/>
          <w:iCs/>
          <w:noProof/>
        </w:rPr>
        <w:t>Dermatologic Surg.</w:t>
      </w:r>
      <w:r w:rsidRPr="0002555C">
        <w:rPr>
          <w:noProof/>
        </w:rPr>
        <w:t xml:space="preserve"> </w:t>
      </w:r>
      <w:r w:rsidRPr="0002555C">
        <w:rPr>
          <w:b/>
          <w:bCs/>
          <w:noProof/>
        </w:rPr>
        <w:t>32</w:t>
      </w:r>
      <w:r w:rsidRPr="0002555C">
        <w:rPr>
          <w:noProof/>
        </w:rPr>
        <w:t>, 645–649 (2006).</w:t>
      </w:r>
    </w:p>
    <w:p w14:paraId="4BE9A4F4"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6.</w:t>
      </w:r>
      <w:r w:rsidRPr="0002555C">
        <w:rPr>
          <w:noProof/>
        </w:rPr>
        <w:tab/>
        <w:t xml:space="preserve">Fromage, G. Exploring the effects of botulinum toxin type A injections on depression. </w:t>
      </w:r>
      <w:r w:rsidRPr="0002555C">
        <w:rPr>
          <w:i/>
          <w:iCs/>
          <w:noProof/>
        </w:rPr>
        <w:t>Aesthetic Nurs.</w:t>
      </w:r>
      <w:r w:rsidRPr="0002555C">
        <w:rPr>
          <w:noProof/>
        </w:rPr>
        <w:t xml:space="preserve"> </w:t>
      </w:r>
      <w:r w:rsidRPr="0002555C">
        <w:rPr>
          <w:b/>
          <w:bCs/>
          <w:noProof/>
        </w:rPr>
        <w:t>7</w:t>
      </w:r>
      <w:r w:rsidRPr="0002555C">
        <w:rPr>
          <w:noProof/>
        </w:rPr>
        <w:t>, 315–317 (2018).</w:t>
      </w:r>
    </w:p>
    <w:p w14:paraId="5D6A132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7.</w:t>
      </w:r>
      <w:r w:rsidRPr="0002555C">
        <w:rPr>
          <w:noProof/>
        </w:rPr>
        <w:tab/>
        <w:t xml:space="preserve">Hexsel, D. </w:t>
      </w:r>
      <w:r w:rsidRPr="0002555C">
        <w:rPr>
          <w:i/>
          <w:iCs/>
          <w:noProof/>
        </w:rPr>
        <w:t>et al.</w:t>
      </w:r>
      <w:r w:rsidRPr="0002555C">
        <w:rPr>
          <w:noProof/>
        </w:rPr>
        <w:t xml:space="preserve"> Evaluation of self-esteem and depression symptoms in depressed and </w:t>
      </w:r>
      <w:r w:rsidRPr="0002555C">
        <w:rPr>
          <w:noProof/>
        </w:rPr>
        <w:lastRenderedPageBreak/>
        <w:t xml:space="preserve">nondepressed subjects treated with onabotulinumtoxinA for glabellar lines. </w:t>
      </w:r>
      <w:r w:rsidRPr="0002555C">
        <w:rPr>
          <w:i/>
          <w:iCs/>
          <w:noProof/>
        </w:rPr>
        <w:t>Dermatologic Surg.</w:t>
      </w:r>
      <w:r w:rsidRPr="0002555C">
        <w:rPr>
          <w:noProof/>
        </w:rPr>
        <w:t xml:space="preserve"> </w:t>
      </w:r>
      <w:r w:rsidRPr="0002555C">
        <w:rPr>
          <w:b/>
          <w:bCs/>
          <w:noProof/>
        </w:rPr>
        <w:t>39</w:t>
      </w:r>
      <w:r w:rsidRPr="0002555C">
        <w:rPr>
          <w:noProof/>
        </w:rPr>
        <w:t>, 1088–1096 (2013).</w:t>
      </w:r>
    </w:p>
    <w:p w14:paraId="496DE2A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8.</w:t>
      </w:r>
      <w:r w:rsidRPr="0002555C">
        <w:rPr>
          <w:noProof/>
        </w:rPr>
        <w:tab/>
        <w:t xml:space="preserve">Krüger, T. H. C., Jung, S. &amp; Wollmer, M. A. Botulinumtoxin - Ein neuer wirkstoff in der psychopharmakotherapie? </w:t>
      </w:r>
      <w:r w:rsidRPr="0002555C">
        <w:rPr>
          <w:i/>
          <w:iCs/>
          <w:noProof/>
        </w:rPr>
        <w:t>Psychopharmakotherapie</w:t>
      </w:r>
      <w:r w:rsidRPr="0002555C">
        <w:rPr>
          <w:noProof/>
        </w:rPr>
        <w:t xml:space="preserve"> </w:t>
      </w:r>
      <w:r w:rsidRPr="0002555C">
        <w:rPr>
          <w:b/>
          <w:bCs/>
          <w:noProof/>
        </w:rPr>
        <w:t>23</w:t>
      </w:r>
      <w:r w:rsidRPr="0002555C">
        <w:rPr>
          <w:noProof/>
        </w:rPr>
        <w:t>, 2–7 (2016).</w:t>
      </w:r>
    </w:p>
    <w:p w14:paraId="179D544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29.</w:t>
      </w:r>
      <w:r w:rsidRPr="0002555C">
        <w:rPr>
          <w:noProof/>
        </w:rPr>
        <w:tab/>
        <w:t xml:space="preserve">Lewis, M. B. &amp; Bowler, P. J. Botulinum toxin cosmetic therapy correlates with a more positive mood. </w:t>
      </w:r>
      <w:r w:rsidRPr="0002555C">
        <w:rPr>
          <w:i/>
          <w:iCs/>
          <w:noProof/>
        </w:rPr>
        <w:t>J. Cosmet. Dermatol.</w:t>
      </w:r>
      <w:r w:rsidRPr="0002555C">
        <w:rPr>
          <w:noProof/>
        </w:rPr>
        <w:t xml:space="preserve"> </w:t>
      </w:r>
      <w:r w:rsidRPr="0002555C">
        <w:rPr>
          <w:b/>
          <w:bCs/>
          <w:noProof/>
        </w:rPr>
        <w:t>8</w:t>
      </w:r>
      <w:r w:rsidRPr="0002555C">
        <w:rPr>
          <w:noProof/>
        </w:rPr>
        <w:t>, 24–26 (2009).</w:t>
      </w:r>
    </w:p>
    <w:p w14:paraId="09B6C3F8"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0.</w:t>
      </w:r>
      <w:r w:rsidRPr="0002555C">
        <w:rPr>
          <w:noProof/>
        </w:rPr>
        <w:tab/>
        <w:t xml:space="preserve">Magid, M. </w:t>
      </w:r>
      <w:r w:rsidRPr="0002555C">
        <w:rPr>
          <w:i/>
          <w:iCs/>
          <w:noProof/>
        </w:rPr>
        <w:t>et al.</w:t>
      </w:r>
      <w:r w:rsidRPr="0002555C">
        <w:rPr>
          <w:noProof/>
        </w:rPr>
        <w:t xml:space="preserve"> Treating depression with botulinum toxin: A pooled analysis of randomized controlled trials. </w:t>
      </w:r>
      <w:r w:rsidRPr="0002555C">
        <w:rPr>
          <w:i/>
          <w:iCs/>
          <w:noProof/>
        </w:rPr>
        <w:t>Pharmacopsychiatry</w:t>
      </w:r>
      <w:r w:rsidRPr="0002555C">
        <w:rPr>
          <w:noProof/>
        </w:rPr>
        <w:t xml:space="preserve"> </w:t>
      </w:r>
      <w:r w:rsidRPr="0002555C">
        <w:rPr>
          <w:b/>
          <w:bCs/>
          <w:noProof/>
        </w:rPr>
        <w:t>48</w:t>
      </w:r>
      <w:r w:rsidRPr="0002555C">
        <w:rPr>
          <w:noProof/>
        </w:rPr>
        <w:t>, 205–210 (2015).</w:t>
      </w:r>
    </w:p>
    <w:p w14:paraId="4388BFF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1.</w:t>
      </w:r>
      <w:r w:rsidRPr="0002555C">
        <w:rPr>
          <w:noProof/>
        </w:rPr>
        <w:tab/>
        <w:t xml:space="preserve">Magid, M. &amp; Reichenberg, J. S. Botulinum toxin for depression? An idea that’s raising some eyebrows. </w:t>
      </w:r>
      <w:r w:rsidRPr="0002555C">
        <w:rPr>
          <w:i/>
          <w:iCs/>
          <w:noProof/>
        </w:rPr>
        <w:t>Curr. Psychiatr.</w:t>
      </w:r>
      <w:r w:rsidRPr="0002555C">
        <w:rPr>
          <w:noProof/>
        </w:rPr>
        <w:t xml:space="preserve"> </w:t>
      </w:r>
      <w:r w:rsidRPr="0002555C">
        <w:rPr>
          <w:b/>
          <w:bCs/>
          <w:noProof/>
        </w:rPr>
        <w:t>14</w:t>
      </w:r>
      <w:r w:rsidRPr="0002555C">
        <w:rPr>
          <w:noProof/>
        </w:rPr>
        <w:t>, 43–56 (2015).</w:t>
      </w:r>
    </w:p>
    <w:p w14:paraId="7039030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2.</w:t>
      </w:r>
      <w:r w:rsidRPr="0002555C">
        <w:rPr>
          <w:noProof/>
        </w:rPr>
        <w:tab/>
        <w:t xml:space="preserve">Magid, M. </w:t>
      </w:r>
      <w:r w:rsidRPr="0002555C">
        <w:rPr>
          <w:i/>
          <w:iCs/>
          <w:noProof/>
        </w:rPr>
        <w:t>et al.</w:t>
      </w:r>
      <w:r w:rsidRPr="0002555C">
        <w:rPr>
          <w:noProof/>
        </w:rPr>
        <w:t xml:space="preserve"> Treatment of major depressive disorder using botulinum toxin A: a 24-week randomized, double-blind, placebo-controlled study. </w:t>
      </w:r>
      <w:r w:rsidRPr="0002555C">
        <w:rPr>
          <w:i/>
          <w:iCs/>
          <w:noProof/>
        </w:rPr>
        <w:t>J. Clin. Psychiatry</w:t>
      </w:r>
      <w:r w:rsidRPr="0002555C">
        <w:rPr>
          <w:noProof/>
        </w:rPr>
        <w:t xml:space="preserve"> </w:t>
      </w:r>
      <w:r w:rsidRPr="0002555C">
        <w:rPr>
          <w:b/>
          <w:bCs/>
          <w:noProof/>
        </w:rPr>
        <w:t>75</w:t>
      </w:r>
      <w:r w:rsidRPr="0002555C">
        <w:rPr>
          <w:noProof/>
        </w:rPr>
        <w:t>, 837–844 (2014).</w:t>
      </w:r>
    </w:p>
    <w:p w14:paraId="5636FCE3"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3.</w:t>
      </w:r>
      <w:r w:rsidRPr="0002555C">
        <w:rPr>
          <w:noProof/>
        </w:rPr>
        <w:tab/>
        <w:t xml:space="preserve">Parsaik, A. K. </w:t>
      </w:r>
      <w:r w:rsidRPr="0002555C">
        <w:rPr>
          <w:i/>
          <w:iCs/>
          <w:noProof/>
        </w:rPr>
        <w:t>et al.</w:t>
      </w:r>
      <w:r w:rsidRPr="0002555C">
        <w:rPr>
          <w:noProof/>
        </w:rPr>
        <w:t xml:space="preserve"> Role of botulinum toxin in depression. </w:t>
      </w:r>
      <w:r w:rsidRPr="0002555C">
        <w:rPr>
          <w:i/>
          <w:iCs/>
          <w:noProof/>
        </w:rPr>
        <w:t>J. Psychiatr. Pract.</w:t>
      </w:r>
      <w:r w:rsidRPr="0002555C">
        <w:rPr>
          <w:noProof/>
        </w:rPr>
        <w:t xml:space="preserve"> </w:t>
      </w:r>
      <w:r w:rsidRPr="0002555C">
        <w:rPr>
          <w:b/>
          <w:bCs/>
          <w:noProof/>
        </w:rPr>
        <w:t>22</w:t>
      </w:r>
      <w:r w:rsidRPr="0002555C">
        <w:rPr>
          <w:noProof/>
        </w:rPr>
        <w:t>, 99–110 (2016).</w:t>
      </w:r>
    </w:p>
    <w:p w14:paraId="1690715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4.</w:t>
      </w:r>
      <w:r w:rsidRPr="0002555C">
        <w:rPr>
          <w:noProof/>
        </w:rPr>
        <w:tab/>
        <w:t xml:space="preserve">Reichenberg, J. S. </w:t>
      </w:r>
      <w:r w:rsidRPr="0002555C">
        <w:rPr>
          <w:i/>
          <w:iCs/>
          <w:noProof/>
        </w:rPr>
        <w:t>et al.</w:t>
      </w:r>
      <w:r w:rsidRPr="0002555C">
        <w:rPr>
          <w:noProof/>
        </w:rPr>
        <w:t xml:space="preserve"> Botulinum toxin for depression: Does patient appearance matter? </w:t>
      </w:r>
      <w:r w:rsidRPr="0002555C">
        <w:rPr>
          <w:i/>
          <w:iCs/>
          <w:noProof/>
        </w:rPr>
        <w:t>J. Am. Acad. Dermatol.</w:t>
      </w:r>
      <w:r w:rsidRPr="0002555C">
        <w:rPr>
          <w:noProof/>
        </w:rPr>
        <w:t xml:space="preserve"> </w:t>
      </w:r>
      <w:r w:rsidRPr="0002555C">
        <w:rPr>
          <w:b/>
          <w:bCs/>
          <w:noProof/>
        </w:rPr>
        <w:t>74</w:t>
      </w:r>
      <w:r w:rsidRPr="0002555C">
        <w:rPr>
          <w:noProof/>
        </w:rPr>
        <w:t>, 171–173 (2016).</w:t>
      </w:r>
    </w:p>
    <w:p w14:paraId="3E5937D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5.</w:t>
      </w:r>
      <w:r w:rsidRPr="0002555C">
        <w:rPr>
          <w:noProof/>
        </w:rPr>
        <w:tab/>
        <w:t xml:space="preserve">Wollmer, M. A., Magid, M. &amp; Kruger, T. H. C. Botulinum Toxin Treatment in Depression. in </w:t>
      </w:r>
      <w:r w:rsidRPr="0002555C">
        <w:rPr>
          <w:i/>
          <w:iCs/>
          <w:noProof/>
        </w:rPr>
        <w:t>Practical Psychodermatology</w:t>
      </w:r>
      <w:r w:rsidRPr="0002555C">
        <w:rPr>
          <w:noProof/>
        </w:rPr>
        <w:t xml:space="preserve"> (eds. Bewley, A., Taylor, R. E., Reichenberg, J. S. &amp; Magid, M.) 216–219 (John Wiley &amp; Sons, 2014).</w:t>
      </w:r>
    </w:p>
    <w:p w14:paraId="7FC07BD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6.</w:t>
      </w:r>
      <w:r w:rsidRPr="0002555C">
        <w:rPr>
          <w:noProof/>
        </w:rPr>
        <w:tab/>
        <w:t xml:space="preserve">Wollmer, M. A. </w:t>
      </w:r>
      <w:r w:rsidRPr="0002555C">
        <w:rPr>
          <w:i/>
          <w:iCs/>
          <w:noProof/>
        </w:rPr>
        <w:t>et al.</w:t>
      </w:r>
      <w:r w:rsidRPr="0002555C">
        <w:rPr>
          <w:noProof/>
        </w:rPr>
        <w:t xml:space="preserve"> Agitation predicts response of depression to botulinum toxin treatment in a randomized controlled trial. </w:t>
      </w:r>
      <w:r w:rsidRPr="0002555C">
        <w:rPr>
          <w:i/>
          <w:iCs/>
          <w:noProof/>
        </w:rPr>
        <w:t>Front. psychiatry</w:t>
      </w:r>
      <w:r w:rsidRPr="0002555C">
        <w:rPr>
          <w:noProof/>
        </w:rPr>
        <w:t xml:space="preserve"> </w:t>
      </w:r>
      <w:r w:rsidRPr="0002555C">
        <w:rPr>
          <w:b/>
          <w:bCs/>
          <w:noProof/>
        </w:rPr>
        <w:t>5</w:t>
      </w:r>
      <w:r w:rsidRPr="0002555C">
        <w:rPr>
          <w:noProof/>
        </w:rPr>
        <w:t>, 36 (2014).</w:t>
      </w:r>
    </w:p>
    <w:p w14:paraId="165BB23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7.</w:t>
      </w:r>
      <w:r w:rsidRPr="0002555C">
        <w:rPr>
          <w:noProof/>
        </w:rPr>
        <w:tab/>
        <w:t xml:space="preserve">Wollmer, M. A. </w:t>
      </w:r>
      <w:r w:rsidRPr="0002555C">
        <w:rPr>
          <w:i/>
          <w:iCs/>
          <w:noProof/>
        </w:rPr>
        <w:t>et al.</w:t>
      </w:r>
      <w:r w:rsidRPr="0002555C">
        <w:rPr>
          <w:noProof/>
        </w:rPr>
        <w:t xml:space="preserve"> Facing depression with botulinum toxin: A randomized controlled trial. </w:t>
      </w:r>
      <w:r w:rsidRPr="0002555C">
        <w:rPr>
          <w:i/>
          <w:iCs/>
          <w:noProof/>
        </w:rPr>
        <w:t>J. Psychiatr. Res.</w:t>
      </w:r>
      <w:r w:rsidRPr="0002555C">
        <w:rPr>
          <w:noProof/>
        </w:rPr>
        <w:t xml:space="preserve"> </w:t>
      </w:r>
      <w:r w:rsidRPr="0002555C">
        <w:rPr>
          <w:b/>
          <w:bCs/>
          <w:noProof/>
        </w:rPr>
        <w:t>46</w:t>
      </w:r>
      <w:r w:rsidRPr="0002555C">
        <w:rPr>
          <w:noProof/>
        </w:rPr>
        <w:t>, 574–581 (2012).</w:t>
      </w:r>
    </w:p>
    <w:p w14:paraId="56CF8F3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8.</w:t>
      </w:r>
      <w:r w:rsidRPr="0002555C">
        <w:rPr>
          <w:noProof/>
        </w:rPr>
        <w:tab/>
        <w:t xml:space="preserve">Zamanian, A., Jolfaei, A. G., Mehran, G. &amp; Azizian, Z. Efficacy of Botox versus placebo for treatment of patients with major depression. </w:t>
      </w:r>
      <w:r w:rsidRPr="0002555C">
        <w:rPr>
          <w:i/>
          <w:iCs/>
          <w:noProof/>
        </w:rPr>
        <w:t>Iran. J. Public Health</w:t>
      </w:r>
      <w:r w:rsidRPr="0002555C">
        <w:rPr>
          <w:noProof/>
        </w:rPr>
        <w:t xml:space="preserve"> </w:t>
      </w:r>
      <w:r w:rsidRPr="0002555C">
        <w:rPr>
          <w:b/>
          <w:bCs/>
          <w:noProof/>
        </w:rPr>
        <w:t>46</w:t>
      </w:r>
      <w:r w:rsidRPr="0002555C">
        <w:rPr>
          <w:noProof/>
        </w:rPr>
        <w:t xml:space="preserve">, 982–984 </w:t>
      </w:r>
      <w:r w:rsidRPr="0002555C">
        <w:rPr>
          <w:noProof/>
        </w:rPr>
        <w:lastRenderedPageBreak/>
        <w:t>(2017).</w:t>
      </w:r>
    </w:p>
    <w:p w14:paraId="73B5F82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39.</w:t>
      </w:r>
      <w:r w:rsidRPr="0002555C">
        <w:rPr>
          <w:noProof/>
        </w:rPr>
        <w:tab/>
        <w:t xml:space="preserve">Finzi, E. </w:t>
      </w:r>
      <w:r w:rsidRPr="0002555C">
        <w:rPr>
          <w:i/>
          <w:iCs/>
          <w:noProof/>
        </w:rPr>
        <w:t>The face of emotion: How Botox affects our moods and relationships</w:t>
      </w:r>
      <w:r w:rsidRPr="0002555C">
        <w:rPr>
          <w:noProof/>
        </w:rPr>
        <w:t>. (St. Martin’s Press, 2013).</w:t>
      </w:r>
    </w:p>
    <w:p w14:paraId="26FE2C2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0.</w:t>
      </w:r>
      <w:r w:rsidRPr="0002555C">
        <w:rPr>
          <w:noProof/>
        </w:rPr>
        <w:tab/>
        <w:t xml:space="preserve">Wagenmakers, E.-J. </w:t>
      </w:r>
      <w:r w:rsidRPr="0002555C">
        <w:rPr>
          <w:i/>
          <w:iCs/>
          <w:noProof/>
        </w:rPr>
        <w:t>et al.</w:t>
      </w:r>
      <w:r w:rsidRPr="0002555C">
        <w:rPr>
          <w:noProof/>
        </w:rPr>
        <w:t xml:space="preserve"> Registered replication report: Strack, Martin, &amp; Stepper (1988). </w:t>
      </w:r>
      <w:r w:rsidRPr="0002555C">
        <w:rPr>
          <w:i/>
          <w:iCs/>
          <w:noProof/>
        </w:rPr>
        <w:t>Perspect. Psychol. Sci.</w:t>
      </w:r>
      <w:r w:rsidRPr="0002555C">
        <w:rPr>
          <w:noProof/>
        </w:rPr>
        <w:t xml:space="preserve"> </w:t>
      </w:r>
      <w:r w:rsidRPr="0002555C">
        <w:rPr>
          <w:b/>
          <w:bCs/>
          <w:noProof/>
        </w:rPr>
        <w:t>11</w:t>
      </w:r>
      <w:r w:rsidRPr="0002555C">
        <w:rPr>
          <w:noProof/>
        </w:rPr>
        <w:t>, 917–928 (2016).</w:t>
      </w:r>
    </w:p>
    <w:p w14:paraId="7FF1170E"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1.</w:t>
      </w:r>
      <w:r w:rsidRPr="0002555C">
        <w:rPr>
          <w:noProof/>
        </w:rPr>
        <w:tab/>
        <w:t xml:space="preserve">Strack, F., Martin, L. L. &amp; Stepper, S. Inhibiting and facilitating conditions of the human smile: A nonobtrusive test of the facial feedback hypothesis. </w:t>
      </w:r>
      <w:r w:rsidRPr="0002555C">
        <w:rPr>
          <w:i/>
          <w:iCs/>
          <w:noProof/>
        </w:rPr>
        <w:t>J. Pers. Soc. Psychol.</w:t>
      </w:r>
      <w:r w:rsidRPr="0002555C">
        <w:rPr>
          <w:noProof/>
        </w:rPr>
        <w:t xml:space="preserve"> </w:t>
      </w:r>
      <w:r w:rsidRPr="0002555C">
        <w:rPr>
          <w:b/>
          <w:bCs/>
          <w:noProof/>
        </w:rPr>
        <w:t>54</w:t>
      </w:r>
      <w:r w:rsidRPr="0002555C">
        <w:rPr>
          <w:noProof/>
        </w:rPr>
        <w:t>, 768–777 (1988).</w:t>
      </w:r>
    </w:p>
    <w:p w14:paraId="5F0E5F1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2.</w:t>
      </w:r>
      <w:r w:rsidRPr="0002555C">
        <w:rPr>
          <w:noProof/>
        </w:rPr>
        <w:tab/>
        <w:t xml:space="preserve">Buck, R. Nonverbal behavior and the theory of emotion: The facial feedback hypothesis. </w:t>
      </w:r>
      <w:r w:rsidRPr="0002555C">
        <w:rPr>
          <w:i/>
          <w:iCs/>
          <w:noProof/>
        </w:rPr>
        <w:t>J. Pers. Soc. Psychol.</w:t>
      </w:r>
      <w:r w:rsidRPr="0002555C">
        <w:rPr>
          <w:noProof/>
        </w:rPr>
        <w:t xml:space="preserve"> </w:t>
      </w:r>
      <w:r w:rsidRPr="0002555C">
        <w:rPr>
          <w:b/>
          <w:bCs/>
          <w:noProof/>
        </w:rPr>
        <w:t>38</w:t>
      </w:r>
      <w:r w:rsidRPr="0002555C">
        <w:rPr>
          <w:noProof/>
        </w:rPr>
        <w:t>, 811–824 (1980).</w:t>
      </w:r>
    </w:p>
    <w:p w14:paraId="4562912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3.</w:t>
      </w:r>
      <w:r w:rsidRPr="0002555C">
        <w:rPr>
          <w:noProof/>
        </w:rPr>
        <w:tab/>
        <w:t xml:space="preserve">Zuckerman, M., Klorman, R., Larrance, D. T. &amp; Spiegel, N. H. Facial, autonomic, and subjective components of emotion: The facial feedback hypothesis versus externalizer-internalizer distinction. </w:t>
      </w:r>
      <w:r w:rsidRPr="0002555C">
        <w:rPr>
          <w:i/>
          <w:iCs/>
          <w:noProof/>
        </w:rPr>
        <w:t>J. Pers. Soc. Psychol.</w:t>
      </w:r>
      <w:r w:rsidRPr="0002555C">
        <w:rPr>
          <w:noProof/>
        </w:rPr>
        <w:t xml:space="preserve"> </w:t>
      </w:r>
      <w:r w:rsidRPr="0002555C">
        <w:rPr>
          <w:b/>
          <w:bCs/>
          <w:noProof/>
        </w:rPr>
        <w:t>41</w:t>
      </w:r>
      <w:r w:rsidRPr="0002555C">
        <w:rPr>
          <w:noProof/>
        </w:rPr>
        <w:t>, 929–944 (1981).</w:t>
      </w:r>
    </w:p>
    <w:p w14:paraId="71676DE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4.</w:t>
      </w:r>
      <w:r w:rsidRPr="0002555C">
        <w:rPr>
          <w:noProof/>
        </w:rPr>
        <w:tab/>
        <w:t xml:space="preserve">Ekman, P. &amp; Oster, H. Facial expressions of emotion. </w:t>
      </w:r>
      <w:r w:rsidRPr="0002555C">
        <w:rPr>
          <w:i/>
          <w:iCs/>
          <w:noProof/>
        </w:rPr>
        <w:t>Annu. Rev. Psychol.</w:t>
      </w:r>
      <w:r w:rsidRPr="0002555C">
        <w:rPr>
          <w:noProof/>
        </w:rPr>
        <w:t xml:space="preserve"> </w:t>
      </w:r>
      <w:r w:rsidRPr="0002555C">
        <w:rPr>
          <w:b/>
          <w:bCs/>
          <w:noProof/>
        </w:rPr>
        <w:t>30</w:t>
      </w:r>
      <w:r w:rsidRPr="0002555C">
        <w:rPr>
          <w:noProof/>
        </w:rPr>
        <w:t>, 527–554 (1979).</w:t>
      </w:r>
    </w:p>
    <w:p w14:paraId="27F0A7A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5.</w:t>
      </w:r>
      <w:r w:rsidRPr="0002555C">
        <w:rPr>
          <w:noProof/>
        </w:rPr>
        <w:tab/>
        <w:t xml:space="preserve">Laird, J. D. Self-attribution of emotion: The effects of expressive behavior on the quality of emotional experience. </w:t>
      </w:r>
      <w:r w:rsidRPr="0002555C">
        <w:rPr>
          <w:i/>
          <w:iCs/>
          <w:noProof/>
        </w:rPr>
        <w:t>J. Pers. Soc. Psychol.</w:t>
      </w:r>
      <w:r w:rsidRPr="0002555C">
        <w:rPr>
          <w:noProof/>
        </w:rPr>
        <w:t xml:space="preserve"> </w:t>
      </w:r>
      <w:r w:rsidRPr="0002555C">
        <w:rPr>
          <w:b/>
          <w:bCs/>
          <w:noProof/>
        </w:rPr>
        <w:t>29</w:t>
      </w:r>
      <w:r w:rsidRPr="0002555C">
        <w:rPr>
          <w:noProof/>
        </w:rPr>
        <w:t>, 475–486 (1974).</w:t>
      </w:r>
    </w:p>
    <w:p w14:paraId="565CEFC3"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6.</w:t>
      </w:r>
      <w:r w:rsidRPr="0002555C">
        <w:rPr>
          <w:noProof/>
        </w:rPr>
        <w:tab/>
        <w:t xml:space="preserve">Laird, J. D. &amp; Bresler, C. The process of emotional experience: A self-perception theory. in </w:t>
      </w:r>
      <w:r w:rsidRPr="0002555C">
        <w:rPr>
          <w:i/>
          <w:iCs/>
          <w:noProof/>
        </w:rPr>
        <w:t>Review of Personality and Social Psychology: Emotion</w:t>
      </w:r>
      <w:r w:rsidRPr="0002555C">
        <w:rPr>
          <w:noProof/>
        </w:rPr>
        <w:t xml:space="preserve"> (ed. Clark, M. S.) 213–234 (1992).</w:t>
      </w:r>
    </w:p>
    <w:p w14:paraId="4666DED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7.</w:t>
      </w:r>
      <w:r w:rsidRPr="0002555C">
        <w:rPr>
          <w:noProof/>
        </w:rPr>
        <w:tab/>
        <w:t xml:space="preserve">Ekman, P. Biological and cultural contributions to body and facial movement. in </w:t>
      </w:r>
      <w:r w:rsidRPr="0002555C">
        <w:rPr>
          <w:i/>
          <w:iCs/>
          <w:noProof/>
        </w:rPr>
        <w:t>Anthropology of the Body</w:t>
      </w:r>
      <w:r w:rsidRPr="0002555C">
        <w:rPr>
          <w:noProof/>
        </w:rPr>
        <w:t xml:space="preserve"> (ed. Blacking, J.) 34–38 (Routledge, 1979).</w:t>
      </w:r>
    </w:p>
    <w:p w14:paraId="738081A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8.</w:t>
      </w:r>
      <w:r w:rsidRPr="0002555C">
        <w:rPr>
          <w:noProof/>
        </w:rPr>
        <w:tab/>
        <w:t xml:space="preserve">Schimmack, U. &amp; Chen, Y. The power of the pen paradigm: A replicability analysis. </w:t>
      </w:r>
      <w:r w:rsidRPr="0002555C">
        <w:rPr>
          <w:i/>
          <w:iCs/>
          <w:noProof/>
        </w:rPr>
        <w:t>Replicability-Index</w:t>
      </w:r>
      <w:r w:rsidRPr="0002555C">
        <w:rPr>
          <w:noProof/>
        </w:rPr>
        <w:t xml:space="preserve"> https://replicationindex.com/2017/09/04/the-power-of-the-pen-paradigm-a-replicability-analysis/ (2017).</w:t>
      </w:r>
    </w:p>
    <w:p w14:paraId="23FAB471"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49.</w:t>
      </w:r>
      <w:r w:rsidRPr="0002555C">
        <w:rPr>
          <w:noProof/>
        </w:rPr>
        <w:tab/>
        <w:t xml:space="preserve">Strack, F. Reflection on the smiling registered replication report. </w:t>
      </w:r>
      <w:r w:rsidRPr="0002555C">
        <w:rPr>
          <w:i/>
          <w:iCs/>
          <w:noProof/>
        </w:rPr>
        <w:t>Perspect. Psychol. Sci.</w:t>
      </w:r>
      <w:r w:rsidRPr="0002555C">
        <w:rPr>
          <w:noProof/>
        </w:rPr>
        <w:t xml:space="preserve"> </w:t>
      </w:r>
      <w:r w:rsidRPr="0002555C">
        <w:rPr>
          <w:b/>
          <w:bCs/>
          <w:noProof/>
        </w:rPr>
        <w:lastRenderedPageBreak/>
        <w:t>11</w:t>
      </w:r>
      <w:r w:rsidRPr="0002555C">
        <w:rPr>
          <w:noProof/>
        </w:rPr>
        <w:t>, 929–930 (2016).</w:t>
      </w:r>
    </w:p>
    <w:p w14:paraId="63E925B2"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0.</w:t>
      </w:r>
      <w:r w:rsidRPr="0002555C">
        <w:rPr>
          <w:noProof/>
        </w:rPr>
        <w:tab/>
        <w:t xml:space="preserve">Noah, T., Schul, Y. &amp; Mayo, R. When both the original study and its failed replication are correct: Feeling observed eliminates the facial-feedback effect. </w:t>
      </w:r>
      <w:r w:rsidRPr="0002555C">
        <w:rPr>
          <w:i/>
          <w:iCs/>
          <w:noProof/>
        </w:rPr>
        <w:t>J. Personal. Soc. Psychol.</w:t>
      </w:r>
      <w:r w:rsidRPr="0002555C">
        <w:rPr>
          <w:noProof/>
        </w:rPr>
        <w:t xml:space="preserve"> </w:t>
      </w:r>
      <w:r w:rsidRPr="0002555C">
        <w:rPr>
          <w:b/>
          <w:bCs/>
          <w:noProof/>
        </w:rPr>
        <w:t>114</w:t>
      </w:r>
      <w:r w:rsidRPr="0002555C">
        <w:rPr>
          <w:noProof/>
        </w:rPr>
        <w:t>, 1–26 (2018).</w:t>
      </w:r>
    </w:p>
    <w:p w14:paraId="025804E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1.</w:t>
      </w:r>
      <w:r w:rsidRPr="0002555C">
        <w:rPr>
          <w:noProof/>
        </w:rPr>
        <w:tab/>
        <w:t xml:space="preserve">Hager, J. C. &amp; Ekman, P. Methodological problems in Tourangeau and Ellsworth’s study of facial expression and experience of emotion. </w:t>
      </w:r>
      <w:r w:rsidRPr="0002555C">
        <w:rPr>
          <w:i/>
          <w:iCs/>
          <w:noProof/>
        </w:rPr>
        <w:t>Journal of Personality and Social Psychology</w:t>
      </w:r>
      <w:r w:rsidRPr="0002555C">
        <w:rPr>
          <w:noProof/>
        </w:rPr>
        <w:t xml:space="preserve"> vol. 40 358–362 (1981).</w:t>
      </w:r>
    </w:p>
    <w:p w14:paraId="05C16A64"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2.</w:t>
      </w:r>
      <w:r w:rsidRPr="0002555C">
        <w:rPr>
          <w:noProof/>
        </w:rPr>
        <w:tab/>
        <w:t xml:space="preserve">Tomkins, S. S. The role of facial response in the experience of emotion: A reply to Tourangeau and Ellsworth. </w:t>
      </w:r>
      <w:r w:rsidRPr="0002555C">
        <w:rPr>
          <w:i/>
          <w:iCs/>
          <w:noProof/>
        </w:rPr>
        <w:t>J. Pers. Soc. Psychol.</w:t>
      </w:r>
      <w:r w:rsidRPr="0002555C">
        <w:rPr>
          <w:noProof/>
        </w:rPr>
        <w:t xml:space="preserve"> </w:t>
      </w:r>
      <w:r w:rsidRPr="0002555C">
        <w:rPr>
          <w:b/>
          <w:bCs/>
          <w:noProof/>
        </w:rPr>
        <w:t>37</w:t>
      </w:r>
      <w:r w:rsidRPr="0002555C">
        <w:rPr>
          <w:noProof/>
        </w:rPr>
        <w:t>, 1519–1531 (1981).</w:t>
      </w:r>
    </w:p>
    <w:p w14:paraId="681B289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3.</w:t>
      </w:r>
      <w:r w:rsidRPr="0002555C">
        <w:rPr>
          <w:noProof/>
        </w:rPr>
        <w:tab/>
        <w:t xml:space="preserve">Matsumoto, D. The role of facial response in the experience of emotion: more methodological problems and a meta-analysis. </w:t>
      </w:r>
      <w:r w:rsidRPr="0002555C">
        <w:rPr>
          <w:i/>
          <w:iCs/>
          <w:noProof/>
        </w:rPr>
        <w:t>J. Pers. Soc. Psychol.</w:t>
      </w:r>
      <w:r w:rsidRPr="0002555C">
        <w:rPr>
          <w:noProof/>
        </w:rPr>
        <w:t xml:space="preserve"> </w:t>
      </w:r>
      <w:r w:rsidRPr="0002555C">
        <w:rPr>
          <w:b/>
          <w:bCs/>
          <w:noProof/>
        </w:rPr>
        <w:t>52</w:t>
      </w:r>
      <w:r w:rsidRPr="0002555C">
        <w:rPr>
          <w:noProof/>
        </w:rPr>
        <w:t>, 769–74 (1987).</w:t>
      </w:r>
    </w:p>
    <w:p w14:paraId="74F10468"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4.</w:t>
      </w:r>
      <w:r w:rsidRPr="0002555C">
        <w:rPr>
          <w:noProof/>
        </w:rPr>
        <w:tab/>
        <w:t xml:space="preserve">Levenson, R. W., Ekman, P., Heider, K. &amp; Friesen, W. V. Emotion and autonomic nervous system activity in the Minangkabau of West Sumatra. </w:t>
      </w:r>
      <w:r w:rsidRPr="0002555C">
        <w:rPr>
          <w:i/>
          <w:iCs/>
          <w:noProof/>
        </w:rPr>
        <w:t>J. Pers. Soc. Psychol.</w:t>
      </w:r>
      <w:r w:rsidRPr="0002555C">
        <w:rPr>
          <w:noProof/>
        </w:rPr>
        <w:t xml:space="preserve"> </w:t>
      </w:r>
      <w:r w:rsidRPr="0002555C">
        <w:rPr>
          <w:b/>
          <w:bCs/>
          <w:noProof/>
        </w:rPr>
        <w:t>62</w:t>
      </w:r>
      <w:r w:rsidRPr="0002555C">
        <w:rPr>
          <w:noProof/>
        </w:rPr>
        <w:t>, 972–988 (1992).</w:t>
      </w:r>
    </w:p>
    <w:p w14:paraId="5D42F95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5.</w:t>
      </w:r>
      <w:r w:rsidRPr="0002555C">
        <w:rPr>
          <w:noProof/>
        </w:rPr>
        <w:tab/>
        <w:t xml:space="preserve">Ekman, P. Facial expression and emotion. </w:t>
      </w:r>
      <w:r w:rsidRPr="0002555C">
        <w:rPr>
          <w:i/>
          <w:iCs/>
          <w:noProof/>
        </w:rPr>
        <w:t>American Psychologist</w:t>
      </w:r>
      <w:r w:rsidRPr="0002555C">
        <w:rPr>
          <w:noProof/>
        </w:rPr>
        <w:t xml:space="preserve"> vol. 48 384–392 (1993).</w:t>
      </w:r>
    </w:p>
    <w:p w14:paraId="6D64B70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6.</w:t>
      </w:r>
      <w:r w:rsidRPr="0002555C">
        <w:rPr>
          <w:noProof/>
        </w:rPr>
        <w:tab/>
        <w:t xml:space="preserve">Soussignan, R. Duchenne smile, emotional experience, and autonomic reactivity: a test of the facial feedback hypothesis. </w:t>
      </w:r>
      <w:r w:rsidRPr="0002555C">
        <w:rPr>
          <w:i/>
          <w:iCs/>
          <w:noProof/>
        </w:rPr>
        <w:t>Emotion</w:t>
      </w:r>
      <w:r w:rsidRPr="0002555C">
        <w:rPr>
          <w:noProof/>
        </w:rPr>
        <w:t xml:space="preserve"> </w:t>
      </w:r>
      <w:r w:rsidRPr="0002555C">
        <w:rPr>
          <w:b/>
          <w:bCs/>
          <w:noProof/>
        </w:rPr>
        <w:t>2</w:t>
      </w:r>
      <w:r w:rsidRPr="0002555C">
        <w:rPr>
          <w:noProof/>
        </w:rPr>
        <w:t>, 52–74 (2002).</w:t>
      </w:r>
    </w:p>
    <w:p w14:paraId="4BCD7BE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7.</w:t>
      </w:r>
      <w:r w:rsidRPr="0002555C">
        <w:rPr>
          <w:noProof/>
        </w:rPr>
        <w:tab/>
        <w:t xml:space="preserve">Lambie, J. A. &amp; Marcel, A. J. Consciousness and the varieties of emotion experience: A theoretical framework. </w:t>
      </w:r>
      <w:r w:rsidRPr="0002555C">
        <w:rPr>
          <w:i/>
          <w:iCs/>
          <w:noProof/>
        </w:rPr>
        <w:t>Psychol. Rev.</w:t>
      </w:r>
      <w:r w:rsidRPr="0002555C">
        <w:rPr>
          <w:noProof/>
        </w:rPr>
        <w:t xml:space="preserve"> </w:t>
      </w:r>
      <w:r w:rsidRPr="0002555C">
        <w:rPr>
          <w:b/>
          <w:bCs/>
          <w:noProof/>
        </w:rPr>
        <w:t>109</w:t>
      </w:r>
      <w:r w:rsidRPr="0002555C">
        <w:rPr>
          <w:noProof/>
        </w:rPr>
        <w:t>, 219–259 (2002).</w:t>
      </w:r>
    </w:p>
    <w:p w14:paraId="25162A6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8.</w:t>
      </w:r>
      <w:r w:rsidRPr="0002555C">
        <w:rPr>
          <w:noProof/>
        </w:rPr>
        <w:tab/>
        <w:t xml:space="preserve">Frijda, N. H. Emotion experience. </w:t>
      </w:r>
      <w:r w:rsidRPr="0002555C">
        <w:rPr>
          <w:i/>
          <w:iCs/>
          <w:noProof/>
        </w:rPr>
        <w:t>Cogn. Emot.</w:t>
      </w:r>
      <w:r w:rsidRPr="0002555C">
        <w:rPr>
          <w:noProof/>
        </w:rPr>
        <w:t xml:space="preserve"> </w:t>
      </w:r>
      <w:r w:rsidRPr="0002555C">
        <w:rPr>
          <w:b/>
          <w:bCs/>
          <w:noProof/>
        </w:rPr>
        <w:t>194</w:t>
      </w:r>
      <w:r w:rsidRPr="0002555C">
        <w:rPr>
          <w:noProof/>
        </w:rPr>
        <w:t>, 473–497 (2010).</w:t>
      </w:r>
    </w:p>
    <w:p w14:paraId="5E6565B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59.</w:t>
      </w:r>
      <w:r w:rsidRPr="0002555C">
        <w:rPr>
          <w:noProof/>
        </w:rPr>
        <w:tab/>
        <w:t xml:space="preserve">Coles, N. A., Larsen, J. T. &amp; Lench, H. C. A meta-analysis of the facial feedback literature: Effects of facial feedback on emotional experience are small and variable. </w:t>
      </w:r>
      <w:r w:rsidRPr="0002555C">
        <w:rPr>
          <w:i/>
          <w:iCs/>
          <w:noProof/>
        </w:rPr>
        <w:t>Psychol. Bull.</w:t>
      </w:r>
      <w:r w:rsidRPr="0002555C">
        <w:rPr>
          <w:noProof/>
        </w:rPr>
        <w:t xml:space="preserve"> </w:t>
      </w:r>
      <w:r w:rsidRPr="0002555C">
        <w:rPr>
          <w:b/>
          <w:bCs/>
          <w:noProof/>
        </w:rPr>
        <w:t>145</w:t>
      </w:r>
      <w:r w:rsidRPr="0002555C">
        <w:rPr>
          <w:noProof/>
        </w:rPr>
        <w:t>, 610–651 (2019).</w:t>
      </w:r>
    </w:p>
    <w:p w14:paraId="72FC157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0.</w:t>
      </w:r>
      <w:r w:rsidRPr="0002555C">
        <w:rPr>
          <w:noProof/>
        </w:rPr>
        <w:tab/>
        <w:t xml:space="preserve">Carter, E. C., Schönbrodt, F. D., Gervais, W. M. &amp; Hilgard, J. Correcting for bias in psychology: A comparison of meta-analytic methods. </w:t>
      </w:r>
      <w:r w:rsidRPr="0002555C">
        <w:rPr>
          <w:i/>
          <w:iCs/>
          <w:noProof/>
        </w:rPr>
        <w:t>Adv. Methods Pract. Psychol. Sci.</w:t>
      </w:r>
      <w:r w:rsidRPr="0002555C">
        <w:rPr>
          <w:noProof/>
        </w:rPr>
        <w:t xml:space="preserve"> </w:t>
      </w:r>
      <w:r w:rsidRPr="0002555C">
        <w:rPr>
          <w:b/>
          <w:bCs/>
          <w:noProof/>
        </w:rPr>
        <w:t>2</w:t>
      </w:r>
      <w:r w:rsidRPr="0002555C">
        <w:rPr>
          <w:noProof/>
        </w:rPr>
        <w:t>, 115–144 (2019).</w:t>
      </w:r>
    </w:p>
    <w:p w14:paraId="4BCF627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lastRenderedPageBreak/>
        <w:t>61.</w:t>
      </w:r>
      <w:r w:rsidRPr="0002555C">
        <w:rPr>
          <w:noProof/>
        </w:rPr>
        <w:tab/>
        <w:t xml:space="preserve">Macaskill, P., Walter, S. D. &amp; Irwig, L. A comparison of methods to detect publication bias in meta-analysis. </w:t>
      </w:r>
      <w:r w:rsidRPr="0002555C">
        <w:rPr>
          <w:i/>
          <w:iCs/>
          <w:noProof/>
        </w:rPr>
        <w:t>Stat. Med.</w:t>
      </w:r>
      <w:r w:rsidRPr="0002555C">
        <w:rPr>
          <w:noProof/>
        </w:rPr>
        <w:t xml:space="preserve"> </w:t>
      </w:r>
      <w:r w:rsidRPr="0002555C">
        <w:rPr>
          <w:b/>
          <w:bCs/>
          <w:noProof/>
        </w:rPr>
        <w:t>20</w:t>
      </w:r>
      <w:r w:rsidRPr="0002555C">
        <w:rPr>
          <w:noProof/>
        </w:rPr>
        <w:t>, 641–654 (2001).</w:t>
      </w:r>
    </w:p>
    <w:p w14:paraId="6E018E4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2.</w:t>
      </w:r>
      <w:r w:rsidRPr="0002555C">
        <w:rPr>
          <w:noProof/>
        </w:rPr>
        <w:tab/>
        <w:t xml:space="preserve">Stanley, T. D. Limitations of PET-PEESE and other meta-analysis methods. </w:t>
      </w:r>
      <w:r w:rsidRPr="0002555C">
        <w:rPr>
          <w:i/>
          <w:iCs/>
          <w:noProof/>
        </w:rPr>
        <w:t>Soc. Psychol. Personal. Sci.</w:t>
      </w:r>
      <w:r w:rsidRPr="0002555C">
        <w:rPr>
          <w:noProof/>
        </w:rPr>
        <w:t xml:space="preserve"> </w:t>
      </w:r>
      <w:r w:rsidRPr="0002555C">
        <w:rPr>
          <w:b/>
          <w:bCs/>
          <w:noProof/>
        </w:rPr>
        <w:t>8</w:t>
      </w:r>
      <w:r w:rsidRPr="0002555C">
        <w:rPr>
          <w:noProof/>
        </w:rPr>
        <w:t>, 581–591 (2017).</w:t>
      </w:r>
    </w:p>
    <w:p w14:paraId="4CBD11B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3.</w:t>
      </w:r>
      <w:r w:rsidRPr="0002555C">
        <w:rPr>
          <w:noProof/>
        </w:rPr>
        <w:tab/>
        <w:t xml:space="preserve">Eysenck, H. J. An exercise in mega-silliness. </w:t>
      </w:r>
      <w:r w:rsidRPr="0002555C">
        <w:rPr>
          <w:i/>
          <w:iCs/>
          <w:noProof/>
        </w:rPr>
        <w:t>Am. Psychol.</w:t>
      </w:r>
      <w:r w:rsidRPr="0002555C">
        <w:rPr>
          <w:noProof/>
        </w:rPr>
        <w:t xml:space="preserve"> </w:t>
      </w:r>
      <w:r w:rsidRPr="0002555C">
        <w:rPr>
          <w:b/>
          <w:bCs/>
          <w:noProof/>
        </w:rPr>
        <w:t>33</w:t>
      </w:r>
      <w:r w:rsidRPr="0002555C">
        <w:rPr>
          <w:noProof/>
        </w:rPr>
        <w:t>, 517 (1978).</w:t>
      </w:r>
    </w:p>
    <w:p w14:paraId="0C5D6922"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4.</w:t>
      </w:r>
      <w:r w:rsidRPr="0002555C">
        <w:rPr>
          <w:noProof/>
        </w:rPr>
        <w:tab/>
        <w:t xml:space="preserve">Kleinke, C. L., Peterson, T. R. &amp; Rutledge, T. R. Effects of self-generated facial expressions on mood. </w:t>
      </w:r>
      <w:r w:rsidRPr="0002555C">
        <w:rPr>
          <w:i/>
          <w:iCs/>
          <w:noProof/>
        </w:rPr>
        <w:t>J. Pers. Soc. Psychol.</w:t>
      </w:r>
      <w:r w:rsidRPr="0002555C">
        <w:rPr>
          <w:noProof/>
        </w:rPr>
        <w:t xml:space="preserve"> </w:t>
      </w:r>
      <w:r w:rsidRPr="0002555C">
        <w:rPr>
          <w:b/>
          <w:bCs/>
          <w:noProof/>
        </w:rPr>
        <w:t>74</w:t>
      </w:r>
      <w:r w:rsidRPr="0002555C">
        <w:rPr>
          <w:noProof/>
        </w:rPr>
        <w:t>, 272–279 (1998).</w:t>
      </w:r>
    </w:p>
    <w:p w14:paraId="7696F40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5.</w:t>
      </w:r>
      <w:r w:rsidRPr="0002555C">
        <w:rPr>
          <w:noProof/>
        </w:rPr>
        <w:tab/>
        <w:t xml:space="preserve">Dimberg, U. &amp; Söderkvist, S. The voluntary facial action technique: A method to test the facial feedback hypothesis. </w:t>
      </w:r>
      <w:r w:rsidRPr="0002555C">
        <w:rPr>
          <w:i/>
          <w:iCs/>
          <w:noProof/>
        </w:rPr>
        <w:t>J. Nonverbal Behav.</w:t>
      </w:r>
      <w:r w:rsidRPr="0002555C">
        <w:rPr>
          <w:noProof/>
        </w:rPr>
        <w:t xml:space="preserve"> </w:t>
      </w:r>
      <w:r w:rsidRPr="0002555C">
        <w:rPr>
          <w:b/>
          <w:bCs/>
          <w:noProof/>
        </w:rPr>
        <w:t>35</w:t>
      </w:r>
      <w:r w:rsidRPr="0002555C">
        <w:rPr>
          <w:noProof/>
        </w:rPr>
        <w:t>, 17–33 (2011).</w:t>
      </w:r>
    </w:p>
    <w:p w14:paraId="181D6121"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6.</w:t>
      </w:r>
      <w:r w:rsidRPr="0002555C">
        <w:rPr>
          <w:noProof/>
        </w:rPr>
        <w:tab/>
        <w:t xml:space="preserve">Harmon-Jones, C., Bastian, B. &amp; Harmon-Jones, E. The discrete emotions questionnaire: A new tool for measuring state self-reported emotions. </w:t>
      </w:r>
      <w:r w:rsidRPr="0002555C">
        <w:rPr>
          <w:i/>
          <w:iCs/>
          <w:noProof/>
        </w:rPr>
        <w:t>PLoS One</w:t>
      </w:r>
      <w:r w:rsidRPr="0002555C">
        <w:rPr>
          <w:noProof/>
        </w:rPr>
        <w:t xml:space="preserve"> </w:t>
      </w:r>
      <w:r w:rsidRPr="0002555C">
        <w:rPr>
          <w:b/>
          <w:bCs/>
          <w:noProof/>
        </w:rPr>
        <w:t>11</w:t>
      </w:r>
      <w:r w:rsidRPr="0002555C">
        <w:rPr>
          <w:noProof/>
        </w:rPr>
        <w:t>, e0159915 (2016).</w:t>
      </w:r>
    </w:p>
    <w:p w14:paraId="3A23F0B3"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7.</w:t>
      </w:r>
      <w:r w:rsidRPr="0002555C">
        <w:rPr>
          <w:noProof/>
        </w:rPr>
        <w:tab/>
        <w:t xml:space="preserve">Ekman, P. Darwin, deception, and facial expression. in </w:t>
      </w:r>
      <w:r w:rsidRPr="0002555C">
        <w:rPr>
          <w:i/>
          <w:iCs/>
          <w:noProof/>
        </w:rPr>
        <w:t>Annals of the New York Academy of Sciences</w:t>
      </w:r>
      <w:r w:rsidRPr="0002555C">
        <w:rPr>
          <w:noProof/>
        </w:rPr>
        <w:t xml:space="preserve"> vol. 1000 205–221 (2003).</w:t>
      </w:r>
    </w:p>
    <w:p w14:paraId="0FD5E85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8.</w:t>
      </w:r>
      <w:r w:rsidRPr="0002555C">
        <w:rPr>
          <w:noProof/>
        </w:rPr>
        <w:tab/>
        <w:t xml:space="preserve">Shields, S. A., Mallory, M. E. &amp; Simon, A. The body awareness questionnaire: Reliability and validity. </w:t>
      </w:r>
      <w:r w:rsidRPr="0002555C">
        <w:rPr>
          <w:i/>
          <w:iCs/>
          <w:noProof/>
        </w:rPr>
        <w:t>J. Pers. Assess.</w:t>
      </w:r>
      <w:r w:rsidRPr="0002555C">
        <w:rPr>
          <w:noProof/>
        </w:rPr>
        <w:t xml:space="preserve"> </w:t>
      </w:r>
      <w:r w:rsidRPr="0002555C">
        <w:rPr>
          <w:b/>
          <w:bCs/>
          <w:noProof/>
        </w:rPr>
        <w:t>53</w:t>
      </w:r>
      <w:r w:rsidRPr="0002555C">
        <w:rPr>
          <w:noProof/>
        </w:rPr>
        <w:t>, 802–815 (1989).</w:t>
      </w:r>
    </w:p>
    <w:p w14:paraId="1C3ECE8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69.</w:t>
      </w:r>
      <w:r w:rsidRPr="0002555C">
        <w:rPr>
          <w:noProof/>
        </w:rPr>
        <w:tab/>
        <w:t xml:space="preserve">Marsh, A. A., Rhoads, S. A. &amp; Ryan, R. M. A multi-semester classroom demonstration yields evidence in support of the facial feedback effect. </w:t>
      </w:r>
      <w:r w:rsidRPr="0002555C">
        <w:rPr>
          <w:i/>
          <w:iCs/>
          <w:noProof/>
        </w:rPr>
        <w:t>Emotion</w:t>
      </w:r>
      <w:r w:rsidRPr="0002555C">
        <w:rPr>
          <w:noProof/>
        </w:rPr>
        <w:t xml:space="preserve"> </w:t>
      </w:r>
      <w:r w:rsidRPr="0002555C">
        <w:rPr>
          <w:b/>
          <w:bCs/>
          <w:noProof/>
        </w:rPr>
        <w:t>19</w:t>
      </w:r>
      <w:r w:rsidRPr="0002555C">
        <w:rPr>
          <w:noProof/>
        </w:rPr>
        <w:t>, 1500–1504 (2019).</w:t>
      </w:r>
    </w:p>
    <w:p w14:paraId="30862674"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0.</w:t>
      </w:r>
      <w:r w:rsidRPr="0002555C">
        <w:rPr>
          <w:noProof/>
        </w:rPr>
        <w:tab/>
        <w:t xml:space="preserve">Lucey, P. </w:t>
      </w:r>
      <w:r w:rsidRPr="0002555C">
        <w:rPr>
          <w:i/>
          <w:iCs/>
          <w:noProof/>
        </w:rPr>
        <w:t>et al.</w:t>
      </w:r>
      <w:r w:rsidRPr="0002555C">
        <w:rPr>
          <w:noProof/>
        </w:rPr>
        <w:t xml:space="preserve"> The Extended Cohn-Kanade Dataset (CK+): A complete dataset for action unit and emotion-specified expression. in </w:t>
      </w:r>
      <w:r w:rsidRPr="0002555C">
        <w:rPr>
          <w:i/>
          <w:iCs/>
          <w:noProof/>
        </w:rPr>
        <w:t>Computer Vision and Pattern Recognition Workshops (CVPRW), 2010 IEEE Computer Society Conference on</w:t>
      </w:r>
      <w:r w:rsidRPr="0002555C">
        <w:rPr>
          <w:noProof/>
        </w:rPr>
        <w:t xml:space="preserve"> 94–101 (IEEE, 2010).</w:t>
      </w:r>
    </w:p>
    <w:p w14:paraId="257DEAF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1.</w:t>
      </w:r>
      <w:r w:rsidRPr="0002555C">
        <w:rPr>
          <w:noProof/>
        </w:rPr>
        <w:tab/>
        <w:t xml:space="preserve">Ekman, P. &amp; Rosenberg, E. L. </w:t>
      </w:r>
      <w:r w:rsidRPr="0002555C">
        <w:rPr>
          <w:i/>
          <w:iCs/>
          <w:noProof/>
        </w:rPr>
        <w:t>What the face reveals: Basic and applied studies of spontaneous expression using the Facial Action Coding System (FACS)</w:t>
      </w:r>
      <w:r w:rsidRPr="0002555C">
        <w:rPr>
          <w:noProof/>
        </w:rPr>
        <w:t>. (Oxford University Press, USA, 1997).</w:t>
      </w:r>
    </w:p>
    <w:p w14:paraId="6AABA96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2.</w:t>
      </w:r>
      <w:r w:rsidRPr="0002555C">
        <w:rPr>
          <w:noProof/>
        </w:rPr>
        <w:tab/>
        <w:t xml:space="preserve">Lang, P. &amp; Bradley, M. M. The International Affective Picture System (IAPS) in the study of emotion and attention. </w:t>
      </w:r>
      <w:r w:rsidRPr="0002555C">
        <w:rPr>
          <w:i/>
          <w:iCs/>
          <w:noProof/>
        </w:rPr>
        <w:t>Handb. Emot. elicitation Assess.</w:t>
      </w:r>
      <w:r w:rsidRPr="0002555C">
        <w:rPr>
          <w:noProof/>
        </w:rPr>
        <w:t xml:space="preserve"> </w:t>
      </w:r>
      <w:r w:rsidRPr="0002555C">
        <w:rPr>
          <w:b/>
          <w:bCs/>
          <w:noProof/>
        </w:rPr>
        <w:t>29</w:t>
      </w:r>
      <w:r w:rsidRPr="0002555C">
        <w:rPr>
          <w:noProof/>
        </w:rPr>
        <w:t>, (2007).</w:t>
      </w:r>
    </w:p>
    <w:p w14:paraId="568E7336"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lastRenderedPageBreak/>
        <w:t>73.</w:t>
      </w:r>
      <w:r w:rsidRPr="0002555C">
        <w:rPr>
          <w:noProof/>
        </w:rPr>
        <w:tab/>
        <w:t xml:space="preserve">March, D. S., Gaertner, L. &amp; Olson, M. A. In harm’s way: On preferential response to threatening stimuli. </w:t>
      </w:r>
      <w:r w:rsidRPr="0002555C">
        <w:rPr>
          <w:i/>
          <w:iCs/>
          <w:noProof/>
        </w:rPr>
        <w:t>Personal. Soc. Psychol. Bull.</w:t>
      </w:r>
      <w:r w:rsidRPr="0002555C">
        <w:rPr>
          <w:noProof/>
        </w:rPr>
        <w:t xml:space="preserve"> </w:t>
      </w:r>
      <w:r w:rsidRPr="0002555C">
        <w:rPr>
          <w:b/>
          <w:bCs/>
          <w:noProof/>
        </w:rPr>
        <w:t>43</w:t>
      </w:r>
      <w:r w:rsidRPr="0002555C">
        <w:rPr>
          <w:noProof/>
        </w:rPr>
        <w:t>, 1519–1529 (2017).</w:t>
      </w:r>
    </w:p>
    <w:p w14:paraId="31E6D18F"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4.</w:t>
      </w:r>
      <w:r w:rsidRPr="0002555C">
        <w:rPr>
          <w:noProof/>
        </w:rPr>
        <w:tab/>
        <w:t xml:space="preserve">Lenth, R. &amp; Lenth, M. R. Package ‘lsmeans’. </w:t>
      </w:r>
      <w:r w:rsidRPr="0002555C">
        <w:rPr>
          <w:i/>
          <w:iCs/>
          <w:noProof/>
        </w:rPr>
        <w:t>Am. Stat.</w:t>
      </w:r>
      <w:r w:rsidRPr="0002555C">
        <w:rPr>
          <w:noProof/>
        </w:rPr>
        <w:t xml:space="preserve"> </w:t>
      </w:r>
      <w:r w:rsidRPr="0002555C">
        <w:rPr>
          <w:b/>
          <w:bCs/>
          <w:noProof/>
        </w:rPr>
        <w:t>34</w:t>
      </w:r>
      <w:r w:rsidRPr="0002555C">
        <w:rPr>
          <w:noProof/>
        </w:rPr>
        <w:t>, 216–221 (2018).</w:t>
      </w:r>
    </w:p>
    <w:p w14:paraId="7F0226D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5.</w:t>
      </w:r>
      <w:r w:rsidRPr="0002555C">
        <w:rPr>
          <w:noProof/>
        </w:rPr>
        <w:tab/>
        <w:t xml:space="preserve">Wilson, T. D. </w:t>
      </w:r>
      <w:r w:rsidRPr="0002555C">
        <w:rPr>
          <w:i/>
          <w:iCs/>
          <w:noProof/>
        </w:rPr>
        <w:t>et al.</w:t>
      </w:r>
      <w:r w:rsidRPr="0002555C">
        <w:rPr>
          <w:noProof/>
        </w:rPr>
        <w:t xml:space="preserve"> Just think: The challenges of the disengaged mind. </w:t>
      </w:r>
      <w:r w:rsidRPr="0002555C">
        <w:rPr>
          <w:i/>
          <w:iCs/>
          <w:noProof/>
        </w:rPr>
        <w:t>Science (80-. ).</w:t>
      </w:r>
      <w:r w:rsidRPr="0002555C">
        <w:rPr>
          <w:noProof/>
        </w:rPr>
        <w:t xml:space="preserve"> </w:t>
      </w:r>
      <w:r w:rsidRPr="0002555C">
        <w:rPr>
          <w:b/>
          <w:bCs/>
          <w:noProof/>
        </w:rPr>
        <w:t>345</w:t>
      </w:r>
      <w:r w:rsidRPr="0002555C">
        <w:rPr>
          <w:noProof/>
        </w:rPr>
        <w:t>, 75–77 (2014).</w:t>
      </w:r>
    </w:p>
    <w:p w14:paraId="1099531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6.</w:t>
      </w:r>
      <w:r w:rsidRPr="0002555C">
        <w:rPr>
          <w:noProof/>
        </w:rPr>
        <w:tab/>
        <w:t xml:space="preserve">Coles, N. A., Larsen, J. T., Kuribayashi, J. &amp; Kuelz, A. Does blocking facial feedback via botulinum toxin injections decrease depression? A critical review and meta-analysis. </w:t>
      </w:r>
      <w:r w:rsidRPr="0002555C">
        <w:rPr>
          <w:i/>
          <w:iCs/>
          <w:noProof/>
        </w:rPr>
        <w:t>Emot. Rev.</w:t>
      </w:r>
      <w:r w:rsidRPr="0002555C">
        <w:rPr>
          <w:noProof/>
        </w:rPr>
        <w:t xml:space="preserve"> </w:t>
      </w:r>
      <w:r w:rsidRPr="0002555C">
        <w:rPr>
          <w:b/>
          <w:bCs/>
          <w:noProof/>
        </w:rPr>
        <w:t>11</w:t>
      </w:r>
      <w:r w:rsidRPr="0002555C">
        <w:rPr>
          <w:noProof/>
        </w:rPr>
        <w:t>, 294–309 (2019).</w:t>
      </w:r>
    </w:p>
    <w:p w14:paraId="651631CF"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7.</w:t>
      </w:r>
      <w:r w:rsidRPr="0002555C">
        <w:rPr>
          <w:noProof/>
        </w:rPr>
        <w:tab/>
        <w:t xml:space="preserve">Coles, N. A. &amp; Larsen, J. T. Letter to the Editor: Claims about the effects of botulinum toxin on depression should raise some eyebrows. </w:t>
      </w:r>
      <w:r w:rsidRPr="0002555C">
        <w:rPr>
          <w:i/>
          <w:iCs/>
          <w:noProof/>
        </w:rPr>
        <w:t>J. Psychiatr. Res.</w:t>
      </w:r>
      <w:r w:rsidRPr="0002555C">
        <w:rPr>
          <w:noProof/>
        </w:rPr>
        <w:t xml:space="preserve"> (2021).</w:t>
      </w:r>
    </w:p>
    <w:p w14:paraId="1F81CDD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8.</w:t>
      </w:r>
      <w:r w:rsidRPr="0002555C">
        <w:rPr>
          <w:noProof/>
        </w:rPr>
        <w:tab/>
        <w:t xml:space="preserve">Borenstein, M. Effect sizes for continuous data. in </w:t>
      </w:r>
      <w:r w:rsidRPr="0002555C">
        <w:rPr>
          <w:i/>
          <w:iCs/>
          <w:noProof/>
        </w:rPr>
        <w:t>The Handbook of Research Synthesis and Meta-Analysis</w:t>
      </w:r>
      <w:r w:rsidRPr="0002555C">
        <w:rPr>
          <w:noProof/>
        </w:rPr>
        <w:t xml:space="preserve"> (eds. Cooper, H., Hedges, L. V. &amp; Valentine, J. C.) 221–235 (Russel Sage Foundation, 2009).</w:t>
      </w:r>
    </w:p>
    <w:p w14:paraId="51C232F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79.</w:t>
      </w:r>
      <w:r w:rsidRPr="0002555C">
        <w:rPr>
          <w:noProof/>
        </w:rPr>
        <w:tab/>
        <w:t xml:space="preserve">Cohen, J. </w:t>
      </w:r>
      <w:r w:rsidRPr="0002555C">
        <w:rPr>
          <w:i/>
          <w:iCs/>
          <w:noProof/>
        </w:rPr>
        <w:t>Statistical power analysis for the behavioral sciences</w:t>
      </w:r>
      <w:r w:rsidRPr="0002555C">
        <w:rPr>
          <w:noProof/>
        </w:rPr>
        <w:t>. vol. 2nd (Lawrence Erlbaum Associates, 1988).</w:t>
      </w:r>
    </w:p>
    <w:p w14:paraId="222A8F6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0.</w:t>
      </w:r>
      <w:r w:rsidRPr="0002555C">
        <w:rPr>
          <w:noProof/>
        </w:rPr>
        <w:tab/>
        <w:t xml:space="preserve">Coles, N. A., Gaertner, L., Frohlich, B., Larsen, J. T. &amp; Basnight-Brown, D. </w:t>
      </w:r>
      <w:r w:rsidRPr="0002555C">
        <w:rPr>
          <w:i/>
          <w:iCs/>
          <w:noProof/>
        </w:rPr>
        <w:t>Fact or artifact? Methodological artifacts moderate, but do not fully account for, the effects of facial feedback on emotional experience</w:t>
      </w:r>
      <w:r w:rsidRPr="0002555C">
        <w:rPr>
          <w:noProof/>
        </w:rPr>
        <w:t>. (2021).</w:t>
      </w:r>
    </w:p>
    <w:p w14:paraId="55CCB33E"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1.</w:t>
      </w:r>
      <w:r w:rsidRPr="0002555C">
        <w:rPr>
          <w:noProof/>
        </w:rPr>
        <w:tab/>
        <w:t xml:space="preserve">Cross, M. P., Gheorma, L. &amp; Pressman, S. D. Contrasting experimentally device-manipulated and device-free smiles. </w:t>
      </w:r>
      <w:r w:rsidRPr="0002555C">
        <w:rPr>
          <w:i/>
          <w:iCs/>
          <w:noProof/>
        </w:rPr>
        <w:t>Front. Psychol.</w:t>
      </w:r>
      <w:r w:rsidRPr="0002555C">
        <w:rPr>
          <w:noProof/>
        </w:rPr>
        <w:t xml:space="preserve"> </w:t>
      </w:r>
      <w:r w:rsidRPr="0002555C">
        <w:rPr>
          <w:b/>
          <w:bCs/>
          <w:noProof/>
        </w:rPr>
        <w:t>10</w:t>
      </w:r>
      <w:r w:rsidRPr="0002555C">
        <w:rPr>
          <w:noProof/>
        </w:rPr>
        <w:t>, 1–11 (2019).</w:t>
      </w:r>
    </w:p>
    <w:p w14:paraId="29053448"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2.</w:t>
      </w:r>
      <w:r w:rsidRPr="0002555C">
        <w:rPr>
          <w:noProof/>
        </w:rPr>
        <w:tab/>
        <w:t xml:space="preserve">Ekman, P., Levenson, R. W. &amp; Friesen, W. V. Autonomic nervous system activity distinguishes among emotions. </w:t>
      </w:r>
      <w:r w:rsidRPr="0002555C">
        <w:rPr>
          <w:i/>
          <w:iCs/>
          <w:noProof/>
        </w:rPr>
        <w:t>Science (80-. ).</w:t>
      </w:r>
      <w:r w:rsidRPr="0002555C">
        <w:rPr>
          <w:noProof/>
        </w:rPr>
        <w:t xml:space="preserve"> </w:t>
      </w:r>
      <w:r w:rsidRPr="0002555C">
        <w:rPr>
          <w:b/>
          <w:bCs/>
          <w:noProof/>
        </w:rPr>
        <w:t>221</w:t>
      </w:r>
      <w:r w:rsidRPr="0002555C">
        <w:rPr>
          <w:noProof/>
        </w:rPr>
        <w:t>, 1208–1210 (1983).</w:t>
      </w:r>
    </w:p>
    <w:p w14:paraId="47B37111"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3.</w:t>
      </w:r>
      <w:r w:rsidRPr="0002555C">
        <w:rPr>
          <w:noProof/>
        </w:rPr>
        <w:tab/>
        <w:t xml:space="preserve">Berkowitz, L. On the formation and regulation of anger and aggression: A cognitive-neoassociationistic analysis. </w:t>
      </w:r>
      <w:r w:rsidRPr="0002555C">
        <w:rPr>
          <w:i/>
          <w:iCs/>
          <w:noProof/>
        </w:rPr>
        <w:t>Am. Psychol.</w:t>
      </w:r>
      <w:r w:rsidRPr="0002555C">
        <w:rPr>
          <w:noProof/>
        </w:rPr>
        <w:t xml:space="preserve"> </w:t>
      </w:r>
      <w:r w:rsidRPr="0002555C">
        <w:rPr>
          <w:b/>
          <w:bCs/>
          <w:noProof/>
        </w:rPr>
        <w:t>45</w:t>
      </w:r>
      <w:r w:rsidRPr="0002555C">
        <w:rPr>
          <w:noProof/>
        </w:rPr>
        <w:t>, 494–503 (1990).</w:t>
      </w:r>
    </w:p>
    <w:p w14:paraId="4A057AE2"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4.</w:t>
      </w:r>
      <w:r w:rsidRPr="0002555C">
        <w:rPr>
          <w:noProof/>
        </w:rPr>
        <w:tab/>
        <w:t xml:space="preserve">Bower, H. G. Mood and memory. </w:t>
      </w:r>
      <w:r w:rsidRPr="0002555C">
        <w:rPr>
          <w:i/>
          <w:iCs/>
          <w:noProof/>
        </w:rPr>
        <w:t>Am. Psychol.</w:t>
      </w:r>
      <w:r w:rsidRPr="0002555C">
        <w:rPr>
          <w:noProof/>
        </w:rPr>
        <w:t xml:space="preserve"> </w:t>
      </w:r>
      <w:r w:rsidRPr="0002555C">
        <w:rPr>
          <w:b/>
          <w:bCs/>
          <w:noProof/>
        </w:rPr>
        <w:t>36</w:t>
      </w:r>
      <w:r w:rsidRPr="0002555C">
        <w:rPr>
          <w:noProof/>
        </w:rPr>
        <w:t>, 129–148 (1981).</w:t>
      </w:r>
    </w:p>
    <w:p w14:paraId="4F48048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lastRenderedPageBreak/>
        <w:t>85.</w:t>
      </w:r>
      <w:r w:rsidRPr="0002555C">
        <w:rPr>
          <w:noProof/>
        </w:rPr>
        <w:tab/>
        <w:t xml:space="preserve">Niedenthal, P. M., Barsalou, L. W., Rig, F. &amp; Krauth-Gruber, S. Embodiment in the acquisition and use of emotion knowledge. in </w:t>
      </w:r>
      <w:r w:rsidRPr="0002555C">
        <w:rPr>
          <w:i/>
          <w:iCs/>
          <w:noProof/>
        </w:rPr>
        <w:t>Emotion: Conscious and unconscious</w:t>
      </w:r>
      <w:r w:rsidRPr="0002555C">
        <w:rPr>
          <w:noProof/>
        </w:rPr>
        <w:t xml:space="preserve"> (eds. Feldman Barrett, L., Niedenthal, P. M. &amp; Winkielman, P.) 21–50 (Guilford Press, 2005).</w:t>
      </w:r>
    </w:p>
    <w:p w14:paraId="18E33D89"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6.</w:t>
      </w:r>
      <w:r w:rsidRPr="0002555C">
        <w:rPr>
          <w:noProof/>
        </w:rPr>
        <w:tab/>
        <w:t xml:space="preserve">Memon, U. &amp; Shweder, R. A. Kali’s tongue: Cultural psychology and the power of shame in Orissa, India. in </w:t>
      </w:r>
      <w:r w:rsidRPr="0002555C">
        <w:rPr>
          <w:i/>
          <w:iCs/>
          <w:noProof/>
        </w:rPr>
        <w:t>Emotion and Culture: Empirical Studies of Mutual Influence</w:t>
      </w:r>
      <w:r w:rsidRPr="0002555C">
        <w:rPr>
          <w:noProof/>
        </w:rPr>
        <w:t xml:space="preserve"> (eds. Kitayama, S. &amp; Markus, H. R.) 241–284 (American Psychological Association, 1994).</w:t>
      </w:r>
    </w:p>
    <w:p w14:paraId="60BC7FF8"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7.</w:t>
      </w:r>
      <w:r w:rsidRPr="0002555C">
        <w:rPr>
          <w:noProof/>
        </w:rPr>
        <w:tab/>
        <w:t xml:space="preserve">Dolscheid, S., Shayan, S., Majid, A. &amp; Casasanto, D. The thickness of musical pitch: Psychophysical evidence for linguistic relativity. </w:t>
      </w:r>
      <w:r w:rsidRPr="0002555C">
        <w:rPr>
          <w:i/>
          <w:iCs/>
          <w:noProof/>
        </w:rPr>
        <w:t>Psychol. Sci.</w:t>
      </w:r>
      <w:r w:rsidRPr="0002555C">
        <w:rPr>
          <w:noProof/>
        </w:rPr>
        <w:t xml:space="preserve"> </w:t>
      </w:r>
      <w:r w:rsidRPr="0002555C">
        <w:rPr>
          <w:b/>
          <w:bCs/>
          <w:noProof/>
        </w:rPr>
        <w:t>24</w:t>
      </w:r>
      <w:r w:rsidRPr="0002555C">
        <w:rPr>
          <w:noProof/>
        </w:rPr>
        <w:t>, 613–621 (2013).</w:t>
      </w:r>
    </w:p>
    <w:p w14:paraId="3A8626B5"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8.</w:t>
      </w:r>
      <w:r w:rsidRPr="0002555C">
        <w:rPr>
          <w:noProof/>
        </w:rPr>
        <w:tab/>
        <w:t xml:space="preserve">Laird, J. D. &amp; Lacasse, K. Bodily influences on emotional feelings: Accumulating evidence and extensions of William James’s theory of emotion. </w:t>
      </w:r>
      <w:r w:rsidRPr="0002555C">
        <w:rPr>
          <w:i/>
          <w:iCs/>
          <w:noProof/>
        </w:rPr>
        <w:t>Emot. Rev.</w:t>
      </w:r>
      <w:r w:rsidRPr="0002555C">
        <w:rPr>
          <w:noProof/>
        </w:rPr>
        <w:t xml:space="preserve"> </w:t>
      </w:r>
      <w:r w:rsidRPr="0002555C">
        <w:rPr>
          <w:b/>
          <w:bCs/>
          <w:noProof/>
        </w:rPr>
        <w:t>6</w:t>
      </w:r>
      <w:r w:rsidRPr="0002555C">
        <w:rPr>
          <w:noProof/>
        </w:rPr>
        <w:t>, 27–34 (2014).</w:t>
      </w:r>
    </w:p>
    <w:p w14:paraId="4787D0E2"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89.</w:t>
      </w:r>
      <w:r w:rsidRPr="0002555C">
        <w:rPr>
          <w:noProof/>
        </w:rPr>
        <w:tab/>
        <w:t xml:space="preserve">Coan, J. A., Allen, J. J. B. &amp; Harmon-Jones, E. Approach/withdraw motivational states, emotion, and facial feedback. </w:t>
      </w:r>
      <w:r w:rsidRPr="0002555C">
        <w:rPr>
          <w:i/>
          <w:iCs/>
          <w:noProof/>
        </w:rPr>
        <w:t>Psychophysiology</w:t>
      </w:r>
      <w:r w:rsidRPr="0002555C">
        <w:rPr>
          <w:noProof/>
        </w:rPr>
        <w:t xml:space="preserve"> </w:t>
      </w:r>
      <w:r w:rsidRPr="0002555C">
        <w:rPr>
          <w:b/>
          <w:bCs/>
          <w:noProof/>
        </w:rPr>
        <w:t>36</w:t>
      </w:r>
      <w:r w:rsidRPr="0002555C">
        <w:rPr>
          <w:noProof/>
        </w:rPr>
        <w:t>, S41 (1999).</w:t>
      </w:r>
    </w:p>
    <w:p w14:paraId="406553DB"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0.</w:t>
      </w:r>
      <w:r w:rsidRPr="0002555C">
        <w:rPr>
          <w:noProof/>
        </w:rPr>
        <w:tab/>
        <w:t xml:space="preserve">Yu, Q. &amp; Kitayama, S. Does facial action modulate neural responses of emotion? An examination with the late positive potential (LPP). </w:t>
      </w:r>
      <w:r w:rsidRPr="0002555C">
        <w:rPr>
          <w:i/>
          <w:iCs/>
          <w:noProof/>
        </w:rPr>
        <w:t>Emotion</w:t>
      </w:r>
      <w:r w:rsidRPr="0002555C">
        <w:rPr>
          <w:noProof/>
        </w:rPr>
        <w:t xml:space="preserve"> </w:t>
      </w:r>
      <w:r w:rsidRPr="0002555C">
        <w:rPr>
          <w:b/>
          <w:bCs/>
          <w:noProof/>
        </w:rPr>
        <w:t>21</w:t>
      </w:r>
      <w:r w:rsidRPr="0002555C">
        <w:rPr>
          <w:noProof/>
        </w:rPr>
        <w:t>, 442–446 (2021).</w:t>
      </w:r>
    </w:p>
    <w:p w14:paraId="0A4EC5AA"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1.</w:t>
      </w:r>
      <w:r w:rsidRPr="0002555C">
        <w:rPr>
          <w:noProof/>
        </w:rPr>
        <w:tab/>
        <w:t xml:space="preserve">Kim, M. J. </w:t>
      </w:r>
      <w:r w:rsidRPr="0002555C">
        <w:rPr>
          <w:i/>
          <w:iCs/>
          <w:noProof/>
        </w:rPr>
        <w:t>et al.</w:t>
      </w:r>
      <w:r w:rsidRPr="0002555C">
        <w:rPr>
          <w:noProof/>
        </w:rPr>
        <w:t xml:space="preserve"> Botulinum toxin-induced facial muscle paralysis affects amygdala responses to the perception of emotional expressions: preliminary findings from an A-B-A design. </w:t>
      </w:r>
      <w:r w:rsidRPr="0002555C">
        <w:rPr>
          <w:i/>
          <w:iCs/>
          <w:noProof/>
        </w:rPr>
        <w:t>Biol. Mood Anxiety Disord.</w:t>
      </w:r>
      <w:r w:rsidRPr="0002555C">
        <w:rPr>
          <w:noProof/>
        </w:rPr>
        <w:t xml:space="preserve"> </w:t>
      </w:r>
      <w:r w:rsidRPr="0002555C">
        <w:rPr>
          <w:b/>
          <w:bCs/>
          <w:noProof/>
        </w:rPr>
        <w:t>4</w:t>
      </w:r>
      <w:r w:rsidRPr="0002555C">
        <w:rPr>
          <w:noProof/>
        </w:rPr>
        <w:t>, 11 (2014).</w:t>
      </w:r>
    </w:p>
    <w:p w14:paraId="0B01BAB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2.</w:t>
      </w:r>
      <w:r w:rsidRPr="0002555C">
        <w:rPr>
          <w:noProof/>
        </w:rPr>
        <w:tab/>
        <w:t xml:space="preserve">Hennenlotter, A. </w:t>
      </w:r>
      <w:r w:rsidRPr="0002555C">
        <w:rPr>
          <w:i/>
          <w:iCs/>
          <w:noProof/>
        </w:rPr>
        <w:t>et al.</w:t>
      </w:r>
      <w:r w:rsidRPr="0002555C">
        <w:rPr>
          <w:noProof/>
        </w:rPr>
        <w:t xml:space="preserve"> ‘The link between facial feedback and neural activity within central circuitries of emotion—New insights from botulinum toxin-induced denervation of frown muscles’: Erratum. </w:t>
      </w:r>
      <w:r w:rsidRPr="0002555C">
        <w:rPr>
          <w:i/>
          <w:iCs/>
          <w:noProof/>
        </w:rPr>
        <w:t>Cereb. Cortex</w:t>
      </w:r>
      <w:r w:rsidRPr="0002555C">
        <w:rPr>
          <w:noProof/>
        </w:rPr>
        <w:t xml:space="preserve"> </w:t>
      </w:r>
      <w:r w:rsidRPr="0002555C">
        <w:rPr>
          <w:b/>
          <w:bCs/>
          <w:noProof/>
        </w:rPr>
        <w:t>20</w:t>
      </w:r>
      <w:r w:rsidRPr="0002555C">
        <w:rPr>
          <w:noProof/>
        </w:rPr>
        <w:t>, 253 (2010).</w:t>
      </w:r>
    </w:p>
    <w:p w14:paraId="5C64BB8C"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3.</w:t>
      </w:r>
      <w:r w:rsidRPr="0002555C">
        <w:rPr>
          <w:noProof/>
        </w:rPr>
        <w:tab/>
        <w:t xml:space="preserve">Hülsheger, U. R. &amp; Schewe, A. F. On the costs and benefits of emotional labor: A meta-analysis of three decades of research. </w:t>
      </w:r>
      <w:r w:rsidRPr="0002555C">
        <w:rPr>
          <w:i/>
          <w:iCs/>
          <w:noProof/>
        </w:rPr>
        <w:t>J. Occup. Health Psychol.</w:t>
      </w:r>
      <w:r w:rsidRPr="0002555C">
        <w:rPr>
          <w:noProof/>
        </w:rPr>
        <w:t xml:space="preserve"> </w:t>
      </w:r>
      <w:r w:rsidRPr="0002555C">
        <w:rPr>
          <w:b/>
          <w:bCs/>
          <w:noProof/>
        </w:rPr>
        <w:t>16</w:t>
      </w:r>
      <w:r w:rsidRPr="0002555C">
        <w:rPr>
          <w:noProof/>
        </w:rPr>
        <w:t>, 361–389 (2011).</w:t>
      </w:r>
    </w:p>
    <w:p w14:paraId="1F7BC520"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4.</w:t>
      </w:r>
      <w:r w:rsidRPr="0002555C">
        <w:rPr>
          <w:noProof/>
        </w:rPr>
        <w:tab/>
        <w:t xml:space="preserve">Bem, D. J. Self Perception: An Alternative Interpretation of Cognitive Dissonance Phenomena. </w:t>
      </w:r>
      <w:r w:rsidRPr="0002555C">
        <w:rPr>
          <w:i/>
          <w:iCs/>
          <w:noProof/>
        </w:rPr>
        <w:t>Psychological Review</w:t>
      </w:r>
      <w:r w:rsidRPr="0002555C">
        <w:rPr>
          <w:noProof/>
        </w:rPr>
        <w:t xml:space="preserve"> vol. 74 183–200 (1967).</w:t>
      </w:r>
    </w:p>
    <w:p w14:paraId="6A46193D"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5.</w:t>
      </w:r>
      <w:r w:rsidRPr="0002555C">
        <w:rPr>
          <w:noProof/>
        </w:rPr>
        <w:tab/>
        <w:t xml:space="preserve">Funder, D. C. &amp; Ozer, D. J. Evaluating effect size in psychological research: Sense and </w:t>
      </w:r>
      <w:r w:rsidRPr="0002555C">
        <w:rPr>
          <w:noProof/>
        </w:rPr>
        <w:lastRenderedPageBreak/>
        <w:t xml:space="preserve">nonsense. </w:t>
      </w:r>
      <w:r w:rsidRPr="0002555C">
        <w:rPr>
          <w:i/>
          <w:iCs/>
          <w:noProof/>
        </w:rPr>
        <w:t>Adv. Methods Pract. Psychol. Sci.</w:t>
      </w:r>
      <w:r w:rsidRPr="0002555C">
        <w:rPr>
          <w:noProof/>
        </w:rPr>
        <w:t xml:space="preserve"> </w:t>
      </w:r>
      <w:r w:rsidRPr="0002555C">
        <w:rPr>
          <w:b/>
          <w:bCs/>
          <w:noProof/>
        </w:rPr>
        <w:t>2</w:t>
      </w:r>
      <w:r w:rsidRPr="0002555C">
        <w:rPr>
          <w:noProof/>
        </w:rPr>
        <w:t>, 156–168 (2019).</w:t>
      </w:r>
    </w:p>
    <w:p w14:paraId="1E433757"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6.</w:t>
      </w:r>
      <w:r w:rsidRPr="0002555C">
        <w:rPr>
          <w:noProof/>
        </w:rPr>
        <w:tab/>
        <w:t xml:space="preserve">Lewinski, P., den Uyl, T. M. &amp; Butler, C. Automated facial coding: Validation of basic emotions and FACS AUs in FaceReader. </w:t>
      </w:r>
      <w:r w:rsidRPr="0002555C">
        <w:rPr>
          <w:i/>
          <w:iCs/>
          <w:noProof/>
        </w:rPr>
        <w:t>J. Neurosci. Psychol. Econ.</w:t>
      </w:r>
      <w:r w:rsidRPr="0002555C">
        <w:rPr>
          <w:noProof/>
        </w:rPr>
        <w:t xml:space="preserve"> </w:t>
      </w:r>
      <w:r w:rsidRPr="0002555C">
        <w:rPr>
          <w:b/>
          <w:bCs/>
          <w:noProof/>
        </w:rPr>
        <w:t>7</w:t>
      </w:r>
      <w:r w:rsidRPr="0002555C">
        <w:rPr>
          <w:noProof/>
        </w:rPr>
        <w:t>, 227–236 (2014).</w:t>
      </w:r>
    </w:p>
    <w:p w14:paraId="13AED9F4" w14:textId="77777777" w:rsidR="0002555C" w:rsidRPr="0002555C" w:rsidRDefault="0002555C" w:rsidP="0002555C">
      <w:pPr>
        <w:widowControl w:val="0"/>
        <w:autoSpaceDE w:val="0"/>
        <w:autoSpaceDN w:val="0"/>
        <w:adjustRightInd w:val="0"/>
        <w:spacing w:after="200" w:line="360" w:lineRule="auto"/>
        <w:ind w:left="640" w:hanging="640"/>
        <w:rPr>
          <w:noProof/>
        </w:rPr>
      </w:pPr>
      <w:r w:rsidRPr="0002555C">
        <w:rPr>
          <w:noProof/>
        </w:rPr>
        <w:t>97.</w:t>
      </w:r>
      <w:r w:rsidRPr="0002555C">
        <w:rPr>
          <w:noProof/>
        </w:rPr>
        <w:tab/>
        <w:t xml:space="preserve">Mehling, W. E. </w:t>
      </w:r>
      <w:r w:rsidRPr="0002555C">
        <w:rPr>
          <w:i/>
          <w:iCs/>
          <w:noProof/>
        </w:rPr>
        <w:t>et al.</w:t>
      </w:r>
      <w:r w:rsidRPr="0002555C">
        <w:rPr>
          <w:noProof/>
        </w:rPr>
        <w:t xml:space="preserve"> The multidimensional assessment of interoceptive awareness (MAIA). </w:t>
      </w:r>
      <w:r w:rsidRPr="0002555C">
        <w:rPr>
          <w:i/>
          <w:iCs/>
          <w:noProof/>
        </w:rPr>
        <w:t>PLoS One</w:t>
      </w:r>
      <w:r w:rsidRPr="0002555C">
        <w:rPr>
          <w:noProof/>
        </w:rPr>
        <w:t xml:space="preserve"> </w:t>
      </w:r>
      <w:r w:rsidRPr="0002555C">
        <w:rPr>
          <w:b/>
          <w:bCs/>
          <w:noProof/>
        </w:rPr>
        <w:t>7</w:t>
      </w:r>
      <w:r w:rsidRPr="0002555C">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20"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20"/>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 xml:space="preserve">y </w:t>
      </w:r>
      <w:proofErr w:type="spellStart"/>
      <w:r w:rsidR="005B01ED" w:rsidRPr="006B702C">
        <w:t>Colciencias</w:t>
      </w:r>
      <w:proofErr w:type="spellEnd"/>
      <w:r w:rsidR="005B01ED" w:rsidRPr="006B702C">
        <w:t xml:space="preserve">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r w:rsidRPr="006B702C">
        <w:rPr>
          <w:i/>
        </w:rPr>
        <w:t>F</w:t>
      </w:r>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r w:rsidRPr="006B702C">
        <w:rPr>
          <w:i/>
        </w:rPr>
        <w:t>F</w:t>
      </w:r>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r w:rsidRPr="006B702C">
        <w:rPr>
          <w:i/>
        </w:rPr>
        <w:t>F</w:t>
      </w:r>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r w:rsidRPr="006B702C">
        <w:rPr>
          <w:i/>
        </w:rPr>
        <w:t>F</w:t>
      </w:r>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r w:rsidRPr="006B702C">
        <w:rPr>
          <w:i/>
        </w:rPr>
        <w:t>F</w:t>
      </w:r>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r w:rsidRPr="006B702C">
        <w:rPr>
          <w:i/>
        </w:rPr>
        <w:t>F</w:t>
      </w:r>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r w:rsidRPr="006B702C">
        <w:rPr>
          <w:i/>
        </w:rPr>
        <w:t>F</w:t>
      </w:r>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r w:rsidRPr="006B702C">
        <w:rPr>
          <w:i/>
        </w:rPr>
        <w:t>F</w:t>
      </w:r>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r w:rsidRPr="006B702C">
        <w:rPr>
          <w:i/>
        </w:rPr>
        <w:t>F</w:t>
      </w:r>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r w:rsidRPr="006B702C">
        <w:rPr>
          <w:i/>
        </w:rPr>
        <w:t>F</w:t>
      </w:r>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r w:rsidRPr="006B702C">
        <w:rPr>
          <w:i/>
        </w:rPr>
        <w:t>F</w:t>
      </w:r>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r w:rsidRPr="006B702C">
        <w:rPr>
          <w:i/>
        </w:rPr>
        <w:t>F</w:t>
      </w:r>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r w:rsidRPr="006B702C">
        <w:rPr>
          <w:i/>
        </w:rPr>
        <w:t>F</w:t>
      </w:r>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aforementioned results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26BB34F7" w:rsidR="00835F7B" w:rsidRPr="006B702C" w:rsidRDefault="00835F7B" w:rsidP="000753E1">
      <w:pPr>
        <w:spacing w:line="360" w:lineRule="auto"/>
        <w:ind w:firstLine="720"/>
        <w:contextualSpacing/>
      </w:pPr>
      <w:r w:rsidRPr="006B702C">
        <w:t xml:space="preserve">In pilot study 1, participants were covertly recorded to assess the quality of their posed expressions. For participants who consented for their videos to be analyzed (n = 80), video recordings of their happy and neutral posing trials were processed through Noldus </w:t>
      </w:r>
      <w:proofErr w:type="spellStart"/>
      <w:r w:rsidRPr="006B702C">
        <w:t>FaceReader</w:t>
      </w:r>
      <w:proofErr w:type="spellEnd"/>
      <w:r w:rsidRPr="006B702C">
        <w:t xml:space="preserve"> 7.0, which provided moment-to-moment ratings of expressed happiness (0 to 1)</w:t>
      </w:r>
      <w:r w:rsidRPr="006B702C">
        <w:fldChar w:fldCharType="begin" w:fldLock="1"/>
      </w:r>
      <w:r w:rsidR="0002555C">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6&lt;/sup&gt;","plainTextFormattedCitation":"96","previouslyFormattedCitation":"&lt;sup&gt;97&lt;/sup&gt;"},"properties":{"noteIndex":0},"schema":"https://github.com/citation-style-language/schema/raw/master/csl-citation.json"}</w:instrText>
      </w:r>
      <w:r w:rsidRPr="006B702C">
        <w:fldChar w:fldCharType="separate"/>
      </w:r>
      <w:r w:rsidR="0002555C" w:rsidRPr="0002555C">
        <w:rPr>
          <w:noProof/>
          <w:vertAlign w:val="superscript"/>
        </w:rPr>
        <w:t>96</w:t>
      </w:r>
      <w:r w:rsidRPr="006B702C">
        <w:fldChar w:fldCharType="end"/>
      </w:r>
      <w:r w:rsidRPr="006B702C">
        <w:t xml:space="preserve">. </w:t>
      </w:r>
      <w:proofErr w:type="spellStart"/>
      <w:r w:rsidRPr="006B702C">
        <w:t>FaceReader</w:t>
      </w:r>
      <w:proofErr w:type="spellEnd"/>
      <w:r w:rsidRPr="006B702C">
        <w:t xml:space="preserve">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r w:rsidRPr="006B702C">
        <w:rPr>
          <w:i/>
        </w:rPr>
        <w:t>F</w:t>
      </w:r>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r w:rsidRPr="006B702C">
        <w:rPr>
          <w:i/>
        </w:rPr>
        <w:t>F</w:t>
      </w:r>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r w:rsidRPr="006B702C">
        <w:rPr>
          <w:i/>
        </w:rPr>
        <w:t>F</w:t>
      </w:r>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043D3FDF"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02555C">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97&lt;/sup&gt;","plainTextFormattedCitation":"97","previouslyFormattedCitation":"&lt;sup&gt;98&lt;/sup&gt;"},"properties":{"noteIndex":0},"schema":"https://github.com/citation-style-language/schema/raw/master/csl-citation.json"}</w:instrText>
      </w:r>
      <w:r w:rsidRPr="006B702C">
        <w:fldChar w:fldCharType="separate"/>
      </w:r>
      <w:r w:rsidR="0002555C" w:rsidRPr="0002555C">
        <w:rPr>
          <w:noProof/>
          <w:vertAlign w:val="superscript"/>
        </w:rPr>
        <w:t>97</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1"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1"/>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r w:rsidRPr="006B702C">
        <w:rPr>
          <w:i/>
          <w:iCs/>
        </w:rPr>
        <w:t>F</w:t>
      </w:r>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r w:rsidRPr="006B702C">
        <w:rPr>
          <w:i/>
        </w:rPr>
        <w:t>F</w:t>
      </w:r>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F</w:t>
      </w:r>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r w:rsidRPr="006B702C">
        <w:rPr>
          <w:i/>
        </w:rPr>
        <w:t>F</w:t>
      </w:r>
      <w:r w:rsidRPr="006B702C">
        <w:t xml:space="preserve">(1, 113) = 6.26, </w:t>
      </w:r>
      <w:r w:rsidRPr="006B702C">
        <w:rPr>
          <w:i/>
        </w:rPr>
        <w:t>p</w:t>
      </w:r>
      <w:r w:rsidRPr="006B702C">
        <w:t xml:space="preserve"> = .01. Unexpectedly, no significant interaction between Pose and Stimuli Presence was detected, </w:t>
      </w:r>
      <w:r w:rsidRPr="006B702C">
        <w:rPr>
          <w:i/>
        </w:rPr>
        <w:t>F</w:t>
      </w:r>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r w:rsidRPr="006B702C">
        <w:rPr>
          <w:i/>
        </w:rPr>
        <w:t>F</w:t>
      </w:r>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r w:rsidRPr="006B702C">
        <w:rPr>
          <w:i/>
        </w:rPr>
        <w:t>F</w:t>
      </w:r>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2" w:name="_Hlk75772644"/>
      <w:r w:rsidRPr="006B702C">
        <w:t xml:space="preserve">Although results are somewhat consistent with the facial feedback hypothesis, one alternative explanation is that participants found the smiling task to be less boring than the neutral task. </w:t>
      </w:r>
      <w:bookmarkEnd w:id="22"/>
      <w:r w:rsidRPr="006B702C">
        <w:t>Similar to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r w:rsidRPr="006B702C">
        <w:rPr>
          <w:i/>
        </w:rPr>
        <w:t>F</w:t>
      </w:r>
      <w:r w:rsidRPr="006B702C">
        <w:t xml:space="preserve">(1, 232) = 29.49, </w:t>
      </w:r>
      <w:r w:rsidRPr="006B702C">
        <w:rPr>
          <w:i/>
        </w:rPr>
        <w:t>p</w:t>
      </w:r>
      <w:r w:rsidRPr="006B702C">
        <w:t xml:space="preserve"> &lt; .001. Results also revealed an interaction between Movement Trial and Facial Movement Task, </w:t>
      </w:r>
      <w:r w:rsidRPr="006B702C">
        <w:rPr>
          <w:i/>
        </w:rPr>
        <w:t>F</w:t>
      </w:r>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r w:rsidRPr="006B702C">
        <w:rPr>
          <w:i/>
        </w:rPr>
        <w:t>F</w:t>
      </w:r>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r w:rsidRPr="006B702C">
        <w:rPr>
          <w:i/>
        </w:rPr>
        <w:t>F</w:t>
      </w:r>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r w:rsidRPr="006B702C">
        <w:rPr>
          <w:i/>
        </w:rPr>
        <w:t>F</w:t>
      </w:r>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r w:rsidRPr="006B702C">
        <w:rPr>
          <w:i/>
        </w:rPr>
        <w:t>F</w:t>
      </w:r>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3" w:name="_Hlk75772980"/>
      <w:r w:rsidRPr="006B702C">
        <w:t xml:space="preserve">certain facial movement tasks—i.e., facial mimicry and the voluntary facial action technique—can modulate feelings of happiness. </w:t>
      </w:r>
      <w:bookmarkEnd w:id="23"/>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r w:rsidRPr="006B702C">
        <w:rPr>
          <w:i/>
          <w:iCs/>
        </w:rPr>
        <w:t>F</w:t>
      </w:r>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r w:rsidRPr="006B702C">
        <w:rPr>
          <w:i/>
          <w:iCs/>
        </w:rPr>
        <w:t>F</w:t>
      </w:r>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r w:rsidRPr="006B702C">
        <w:rPr>
          <w:i/>
          <w:iCs/>
        </w:rPr>
        <w:t>F</w:t>
      </w:r>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r w:rsidRPr="006B702C">
        <w:rPr>
          <w:i/>
        </w:rPr>
        <w:t>F</w:t>
      </w:r>
      <w:r w:rsidRPr="006B702C">
        <w:t xml:space="preserve">(1, 112) = 10.81, </w:t>
      </w:r>
      <w:r w:rsidRPr="006B702C">
        <w:rPr>
          <w:i/>
        </w:rPr>
        <w:t>p</w:t>
      </w:r>
      <w:r w:rsidRPr="006B702C">
        <w:t xml:space="preserve"> = .001. However, this effect was not statistically significant among participants who were unaware of the purpose of the study, </w:t>
      </w:r>
      <w:r w:rsidRPr="006B702C">
        <w:rPr>
          <w:i/>
        </w:rPr>
        <w:t>F</w:t>
      </w:r>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r w:rsidRPr="006B702C">
        <w:rPr>
          <w:i/>
        </w:rPr>
        <w:t>F</w:t>
      </w:r>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feedback hypothesis. Results indicated that the facial mimicry and voluntary facial action technique—but not pen-in-mouth—tasks produced significant facial feedback effects. Results indicated that facial feedback modulated feelings of happiness, but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r w:rsidRPr="006B702C">
        <w:rPr>
          <w:i/>
          <w:iCs/>
        </w:rPr>
        <w:t>t</w:t>
      </w:r>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r w:rsidRPr="006B702C">
        <w:rPr>
          <w:i/>
          <w:iCs/>
        </w:rPr>
        <w:t>F</w:t>
      </w:r>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r w:rsidRPr="006B702C">
        <w:rPr>
          <w:i/>
          <w:iCs/>
        </w:rPr>
        <w:t>F</w:t>
      </w:r>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r w:rsidRPr="006B702C">
        <w:rPr>
          <w:i/>
          <w:iCs/>
        </w:rPr>
        <w:t>F</w:t>
      </w:r>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C6382" w14:textId="77777777" w:rsidR="000D531B" w:rsidRDefault="000D531B">
      <w:pPr>
        <w:spacing w:after="0" w:line="240" w:lineRule="auto"/>
      </w:pPr>
      <w:r>
        <w:separator/>
      </w:r>
    </w:p>
  </w:endnote>
  <w:endnote w:type="continuationSeparator" w:id="0">
    <w:p w14:paraId="2C08F176" w14:textId="77777777" w:rsidR="000D531B" w:rsidRDefault="000D531B">
      <w:pPr>
        <w:spacing w:after="0" w:line="240" w:lineRule="auto"/>
      </w:pPr>
      <w:r>
        <w:continuationSeparator/>
      </w:r>
    </w:p>
  </w:endnote>
  <w:endnote w:type="continuationNotice" w:id="1">
    <w:p w14:paraId="74AA48BD" w14:textId="77777777" w:rsidR="000D531B" w:rsidRDefault="000D53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B0AA03" w14:textId="77777777" w:rsidR="000D531B" w:rsidRDefault="000D531B">
      <w:pPr>
        <w:spacing w:after="0" w:line="240" w:lineRule="auto"/>
      </w:pPr>
      <w:r>
        <w:separator/>
      </w:r>
    </w:p>
  </w:footnote>
  <w:footnote w:type="continuationSeparator" w:id="0">
    <w:p w14:paraId="63103B4D" w14:textId="77777777" w:rsidR="000D531B" w:rsidRDefault="000D531B">
      <w:pPr>
        <w:spacing w:after="0" w:line="240" w:lineRule="auto"/>
      </w:pPr>
      <w:r>
        <w:continuationSeparator/>
      </w:r>
    </w:p>
  </w:footnote>
  <w:footnote w:type="continuationNotice" w:id="1">
    <w:p w14:paraId="59F04845" w14:textId="77777777" w:rsidR="000D531B" w:rsidRDefault="000D531B">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6944407"/>
    <w:multiLevelType w:val="hybridMultilevel"/>
    <w:tmpl w:val="94E228C0"/>
    <w:lvl w:ilvl="0" w:tplc="59127FD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num>
  <w:num w:numId="5">
    <w:abstractNumId w:val="13"/>
  </w:num>
  <w:num w:numId="6">
    <w:abstractNumId w:val="5"/>
  </w:num>
  <w:num w:numId="7">
    <w:abstractNumId w:val="9"/>
  </w:num>
  <w:num w:numId="8">
    <w:abstractNumId w:val="11"/>
  </w:num>
  <w:num w:numId="9">
    <w:abstractNumId w:val="3"/>
  </w:num>
  <w:num w:numId="10">
    <w:abstractNumId w:val="16"/>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11D7"/>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5A7"/>
    <w:rsid w:val="00023872"/>
    <w:rsid w:val="000247D3"/>
    <w:rsid w:val="0002555C"/>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49E"/>
    <w:rsid w:val="00055647"/>
    <w:rsid w:val="00057113"/>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3A4"/>
    <w:rsid w:val="000B247E"/>
    <w:rsid w:val="000B26FB"/>
    <w:rsid w:val="000B39E3"/>
    <w:rsid w:val="000B58FC"/>
    <w:rsid w:val="000B6807"/>
    <w:rsid w:val="000B7653"/>
    <w:rsid w:val="000C0B98"/>
    <w:rsid w:val="000C2C1E"/>
    <w:rsid w:val="000C2C86"/>
    <w:rsid w:val="000C3ADB"/>
    <w:rsid w:val="000C5D27"/>
    <w:rsid w:val="000C6186"/>
    <w:rsid w:val="000D0B40"/>
    <w:rsid w:val="000D119D"/>
    <w:rsid w:val="000D2F6F"/>
    <w:rsid w:val="000D3C02"/>
    <w:rsid w:val="000D49BD"/>
    <w:rsid w:val="000D531B"/>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B9A"/>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0C1"/>
    <w:rsid w:val="0013034E"/>
    <w:rsid w:val="001305FE"/>
    <w:rsid w:val="001307E5"/>
    <w:rsid w:val="00130F97"/>
    <w:rsid w:val="00131054"/>
    <w:rsid w:val="0013170B"/>
    <w:rsid w:val="00132A88"/>
    <w:rsid w:val="001339C0"/>
    <w:rsid w:val="00133B6E"/>
    <w:rsid w:val="00133EBC"/>
    <w:rsid w:val="00134FBB"/>
    <w:rsid w:val="00135858"/>
    <w:rsid w:val="00135AEC"/>
    <w:rsid w:val="00135F21"/>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0F6"/>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8737E"/>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523"/>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CF4"/>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328"/>
    <w:rsid w:val="00242818"/>
    <w:rsid w:val="00242F82"/>
    <w:rsid w:val="00243920"/>
    <w:rsid w:val="002442FB"/>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2C6C"/>
    <w:rsid w:val="002F3766"/>
    <w:rsid w:val="002F38EB"/>
    <w:rsid w:val="002F54F6"/>
    <w:rsid w:val="002F557E"/>
    <w:rsid w:val="002F5A80"/>
    <w:rsid w:val="002F5E98"/>
    <w:rsid w:val="00300453"/>
    <w:rsid w:val="0030266D"/>
    <w:rsid w:val="00302EF2"/>
    <w:rsid w:val="00304774"/>
    <w:rsid w:val="0030545A"/>
    <w:rsid w:val="00305F02"/>
    <w:rsid w:val="00306879"/>
    <w:rsid w:val="003075C0"/>
    <w:rsid w:val="00310529"/>
    <w:rsid w:val="00310CD0"/>
    <w:rsid w:val="00311171"/>
    <w:rsid w:val="0031135B"/>
    <w:rsid w:val="0031231C"/>
    <w:rsid w:val="00313A6B"/>
    <w:rsid w:val="00315587"/>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579C"/>
    <w:rsid w:val="003362EF"/>
    <w:rsid w:val="003364BC"/>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52DA"/>
    <w:rsid w:val="003555E1"/>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674"/>
    <w:rsid w:val="003A7B88"/>
    <w:rsid w:val="003B0464"/>
    <w:rsid w:val="003B06CF"/>
    <w:rsid w:val="003B1624"/>
    <w:rsid w:val="003B244F"/>
    <w:rsid w:val="003B2E02"/>
    <w:rsid w:val="003B31F7"/>
    <w:rsid w:val="003B3FFB"/>
    <w:rsid w:val="003B44D9"/>
    <w:rsid w:val="003B4A1C"/>
    <w:rsid w:val="003B5E12"/>
    <w:rsid w:val="003B73D8"/>
    <w:rsid w:val="003B7F88"/>
    <w:rsid w:val="003C01C3"/>
    <w:rsid w:val="003C34C0"/>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4E53"/>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5A05"/>
    <w:rsid w:val="00406D58"/>
    <w:rsid w:val="0040704C"/>
    <w:rsid w:val="00407A3F"/>
    <w:rsid w:val="00407FEC"/>
    <w:rsid w:val="004100B6"/>
    <w:rsid w:val="00410B68"/>
    <w:rsid w:val="004141BF"/>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298"/>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A3E"/>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5963"/>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67EAB"/>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23A"/>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0AC1"/>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599"/>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3B4"/>
    <w:rsid w:val="00634728"/>
    <w:rsid w:val="00634AA0"/>
    <w:rsid w:val="00634F10"/>
    <w:rsid w:val="00635850"/>
    <w:rsid w:val="00636622"/>
    <w:rsid w:val="00636AED"/>
    <w:rsid w:val="00636F8D"/>
    <w:rsid w:val="00637339"/>
    <w:rsid w:val="006373F2"/>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AB"/>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CAE"/>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812"/>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447"/>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2864"/>
    <w:rsid w:val="00722DD4"/>
    <w:rsid w:val="00723FEF"/>
    <w:rsid w:val="00725D60"/>
    <w:rsid w:val="0072606F"/>
    <w:rsid w:val="007272FD"/>
    <w:rsid w:val="0073030D"/>
    <w:rsid w:val="0073164C"/>
    <w:rsid w:val="00731E1A"/>
    <w:rsid w:val="00731EE2"/>
    <w:rsid w:val="0073233F"/>
    <w:rsid w:val="00732A62"/>
    <w:rsid w:val="00734330"/>
    <w:rsid w:val="007344FA"/>
    <w:rsid w:val="0073584B"/>
    <w:rsid w:val="0074084A"/>
    <w:rsid w:val="0074169D"/>
    <w:rsid w:val="00741825"/>
    <w:rsid w:val="00741907"/>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18"/>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5F99"/>
    <w:rsid w:val="007775C6"/>
    <w:rsid w:val="007775E4"/>
    <w:rsid w:val="007779B3"/>
    <w:rsid w:val="00780799"/>
    <w:rsid w:val="00781E11"/>
    <w:rsid w:val="007824F2"/>
    <w:rsid w:val="007827A1"/>
    <w:rsid w:val="00782B63"/>
    <w:rsid w:val="0078303A"/>
    <w:rsid w:val="007833B6"/>
    <w:rsid w:val="00784A78"/>
    <w:rsid w:val="0078564C"/>
    <w:rsid w:val="00786767"/>
    <w:rsid w:val="007868D6"/>
    <w:rsid w:val="00786D8D"/>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1F78"/>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0DD"/>
    <w:rsid w:val="007D552D"/>
    <w:rsid w:val="007D59AE"/>
    <w:rsid w:val="007D5F54"/>
    <w:rsid w:val="007D6315"/>
    <w:rsid w:val="007D744A"/>
    <w:rsid w:val="007D7F74"/>
    <w:rsid w:val="007E04CA"/>
    <w:rsid w:val="007E05D2"/>
    <w:rsid w:val="007E19C6"/>
    <w:rsid w:val="007E1CDB"/>
    <w:rsid w:val="007E2322"/>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E3D"/>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1B62"/>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166A"/>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1A1"/>
    <w:rsid w:val="00882686"/>
    <w:rsid w:val="00882BE8"/>
    <w:rsid w:val="00884D5F"/>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E39"/>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270"/>
    <w:rsid w:val="008F64DB"/>
    <w:rsid w:val="008F6C1D"/>
    <w:rsid w:val="008F6F1E"/>
    <w:rsid w:val="008F79CB"/>
    <w:rsid w:val="0090011F"/>
    <w:rsid w:val="00900652"/>
    <w:rsid w:val="009008EE"/>
    <w:rsid w:val="00901954"/>
    <w:rsid w:val="00901C26"/>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691A"/>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00E"/>
    <w:rsid w:val="009912BB"/>
    <w:rsid w:val="00992486"/>
    <w:rsid w:val="009927C1"/>
    <w:rsid w:val="0099410D"/>
    <w:rsid w:val="00995694"/>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0D22"/>
    <w:rsid w:val="00A1130D"/>
    <w:rsid w:val="00A14915"/>
    <w:rsid w:val="00A14D1E"/>
    <w:rsid w:val="00A14F6A"/>
    <w:rsid w:val="00A177A8"/>
    <w:rsid w:val="00A2152C"/>
    <w:rsid w:val="00A21A31"/>
    <w:rsid w:val="00A26F50"/>
    <w:rsid w:val="00A31344"/>
    <w:rsid w:val="00A31DFA"/>
    <w:rsid w:val="00A32714"/>
    <w:rsid w:val="00A338BE"/>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4FBC"/>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07F31"/>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0E2"/>
    <w:rsid w:val="00B53A06"/>
    <w:rsid w:val="00B559CF"/>
    <w:rsid w:val="00B56C5F"/>
    <w:rsid w:val="00B57863"/>
    <w:rsid w:val="00B6071A"/>
    <w:rsid w:val="00B60854"/>
    <w:rsid w:val="00B616BE"/>
    <w:rsid w:val="00B61DD0"/>
    <w:rsid w:val="00B62200"/>
    <w:rsid w:val="00B6250F"/>
    <w:rsid w:val="00B62665"/>
    <w:rsid w:val="00B63187"/>
    <w:rsid w:val="00B65CE9"/>
    <w:rsid w:val="00B66840"/>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28A9"/>
    <w:rsid w:val="00B94519"/>
    <w:rsid w:val="00B94E76"/>
    <w:rsid w:val="00B9540A"/>
    <w:rsid w:val="00B96A54"/>
    <w:rsid w:val="00B9706D"/>
    <w:rsid w:val="00B973C3"/>
    <w:rsid w:val="00BA02B0"/>
    <w:rsid w:val="00BA0FCB"/>
    <w:rsid w:val="00BA1304"/>
    <w:rsid w:val="00BA257C"/>
    <w:rsid w:val="00BA2EA0"/>
    <w:rsid w:val="00BA388C"/>
    <w:rsid w:val="00BA38B4"/>
    <w:rsid w:val="00BA3A54"/>
    <w:rsid w:val="00BA541C"/>
    <w:rsid w:val="00BA5C85"/>
    <w:rsid w:val="00BA5FB9"/>
    <w:rsid w:val="00BA6664"/>
    <w:rsid w:val="00BA6932"/>
    <w:rsid w:val="00BA6AF0"/>
    <w:rsid w:val="00BA731E"/>
    <w:rsid w:val="00BA74F8"/>
    <w:rsid w:val="00BA7EFD"/>
    <w:rsid w:val="00BB0A86"/>
    <w:rsid w:val="00BB0D35"/>
    <w:rsid w:val="00BB20C7"/>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399D"/>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5B69"/>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2C40"/>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4AA"/>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394"/>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1F2C"/>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5F38"/>
    <w:rsid w:val="00E87958"/>
    <w:rsid w:val="00E907D9"/>
    <w:rsid w:val="00E90EB1"/>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A2A"/>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152F"/>
    <w:rsid w:val="00EF17B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9D2"/>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36C6"/>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0FF7BD3"/>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2</TotalTime>
  <Pages>59</Pages>
  <Words>62340</Words>
  <Characters>355341</Characters>
  <Application>Microsoft Office Word</Application>
  <DocSecurity>0</DocSecurity>
  <Lines>2961</Lines>
  <Paragraphs>833</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1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400</cp:revision>
  <dcterms:created xsi:type="dcterms:W3CDTF">2020-07-28T15:33:00Z</dcterms:created>
  <dcterms:modified xsi:type="dcterms:W3CDTF">2021-09-2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